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commentRangeStart w:id="1"/>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2"/>
      <w:commentRangeStart w:id="3"/>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commentRangeEnd w:id="2"/>
      <w:commentRangeEnd w:id="3"/>
      <w:r w:rsidR="003F44B5">
        <w:rPr>
          <w:rStyle w:val="CommentReference"/>
          <w:rFonts w:asciiTheme="minorHAnsi" w:eastAsiaTheme="minorEastAsia" w:hAnsiTheme="minorHAnsi" w:cstheme="minorBidi"/>
          <w:b w:val="0"/>
          <w:bCs w:val="0"/>
          <w:color w:val="auto"/>
        </w:rPr>
        <w:commentReference w:id="1"/>
      </w:r>
      <w:r w:rsidR="001A6BE0">
        <w:rPr>
          <w:rStyle w:val="CommentReference"/>
          <w:rFonts w:asciiTheme="minorHAnsi" w:eastAsiaTheme="minorEastAsia" w:hAnsiTheme="minorHAnsi" w:cstheme="minorBidi"/>
          <w:b w:val="0"/>
          <w:bCs w:val="0"/>
          <w:color w:val="auto"/>
        </w:rPr>
        <w:commentReference w:id="2"/>
      </w:r>
      <w:r w:rsidR="00E24133">
        <w:rPr>
          <w:rStyle w:val="CommentReference"/>
          <w:rFonts w:asciiTheme="minorHAnsi" w:eastAsiaTheme="minorEastAsia" w:hAnsiTheme="minorHAnsi" w:cstheme="minorBidi"/>
          <w:b w:val="0"/>
          <w:bCs w:val="0"/>
          <w:color w:val="auto"/>
        </w:rPr>
        <w:commentReference w:id="3"/>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4"/>
      <w:r w:rsidR="002E0659" w:rsidRPr="00420169">
        <w:rPr>
          <w:rFonts w:asciiTheme="minorHAnsi" w:hAnsiTheme="minorHAnsi"/>
        </w:rPr>
        <w:t>Detrick Snyder</w:t>
      </w:r>
      <w:commentRangeEnd w:id="4"/>
      <w:r w:rsidR="00BF1208" w:rsidRPr="00420169">
        <w:rPr>
          <w:rStyle w:val="CommentReference"/>
          <w:rFonts w:asciiTheme="minorHAnsi" w:hAnsiTheme="minorHAnsi"/>
        </w:rPr>
        <w:commentReference w:id="4"/>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BAB0809"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proofErr w:type="spellStart"/>
      <w:r w:rsidR="000325F7" w:rsidRPr="00420169">
        <w:rPr>
          <w:rFonts w:asciiTheme="minorHAnsi" w:hAnsiTheme="minorHAnsi"/>
          <w:i/>
        </w:rPr>
        <w:t>Ckm</w:t>
      </w:r>
      <w:ins w:id="5" w:author="Dave Bridges" w:date="2019-05-16T18:08:00Z">
        <w:r w:rsidR="004E4BB8">
          <w:rPr>
            <w:rFonts w:asciiTheme="minorHAnsi" w:hAnsiTheme="minorHAnsi"/>
            <w:i/>
          </w:rPr>
          <w:t>m</w:t>
        </w:r>
      </w:ins>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commentRangeStart w:id="6"/>
      <w:r w:rsidRPr="00420169">
        <w:rPr>
          <w:rFonts w:asciiTheme="minorHAnsi" w:hAnsiTheme="minorHAnsi"/>
        </w:rPr>
        <w:t>Introduction</w:t>
      </w:r>
      <w:commentRangeEnd w:id="6"/>
      <w:r w:rsidR="00535EB6">
        <w:rPr>
          <w:rStyle w:val="CommentReference"/>
          <w:rFonts w:asciiTheme="minorHAnsi" w:eastAsiaTheme="minorEastAsia" w:hAnsiTheme="minorHAnsi" w:cstheme="minorBidi"/>
          <w:b w:val="0"/>
          <w:bCs w:val="0"/>
          <w:color w:val="auto"/>
        </w:rPr>
        <w:commentReference w:id="6"/>
      </w:r>
    </w:p>
    <w:p w14:paraId="53C3577F" w14:textId="77777777" w:rsidR="004D4201" w:rsidRPr="00420169" w:rsidRDefault="004D4201" w:rsidP="004D4201">
      <w:pPr>
        <w:rPr>
          <w:rFonts w:asciiTheme="minorHAnsi" w:hAnsiTheme="minorHAnsi"/>
        </w:rPr>
      </w:pPr>
    </w:p>
    <w:p w14:paraId="0F4F6248" w14:textId="7E8691E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ins w:id="7" w:author="Stephenson, Erin" w:date="2019-05-01T09:32:00Z">
        <w:r w:rsidR="002748C8">
          <w:rPr>
            <w:rFonts w:asciiTheme="minorHAnsi" w:hAnsiTheme="minorHAnsi"/>
          </w:rPr>
          <w:t>,</w:t>
        </w:r>
      </w:ins>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ins w:id="8" w:author="Stephenson, Erin" w:date="2019-04-10T14:13:00Z">
        <w:r w:rsidR="00AB0F5C">
          <w:rPr>
            <w:rFonts w:asciiTheme="minorHAnsi" w:hAnsiTheme="minorHAnsi"/>
          </w:rPr>
          <w:t xml:space="preserve"> </w:t>
        </w:r>
      </w:ins>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341AF858"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4E4BB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ins w:id="9" w:author="Stephenson, Erin" w:date="2019-04-10T14:14:00Z">
        <w:r w:rsidR="002F2243">
          <w:rPr>
            <w:rFonts w:asciiTheme="minorHAnsi" w:hAnsiTheme="minorHAnsi"/>
          </w:rPr>
          <w:t xml:space="preserve"> and</w:t>
        </w:r>
      </w:ins>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ins w:id="10" w:author="Stephenson, Erin" w:date="2019-04-10T14:14:00Z">
        <w:r w:rsidR="002F2243">
          <w:rPr>
            <w:rFonts w:asciiTheme="minorHAnsi" w:hAnsiTheme="minorHAnsi"/>
          </w:rPr>
          <w:t>,</w:t>
        </w:r>
      </w:ins>
      <w:r w:rsidR="00C13E13" w:rsidRPr="00256914">
        <w:rPr>
          <w:rFonts w:asciiTheme="minorHAnsi" w:hAnsiTheme="minorHAnsi"/>
        </w:rPr>
        <w:t xml:space="preserve"> while </w:t>
      </w:r>
      <w:ins w:id="11" w:author="Stephenson, Erin" w:date="2019-05-01T09:33:00Z">
        <w:r w:rsidR="002748C8">
          <w:rPr>
            <w:rFonts w:asciiTheme="minorHAnsi" w:hAnsiTheme="minorHAnsi"/>
          </w:rPr>
          <w:t xml:space="preserve">also </w:t>
        </w:r>
      </w:ins>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4D4201">
      <w:pPr>
        <w:rPr>
          <w:rFonts w:asciiTheme="minorHAnsi" w:hAnsiTheme="minorHAnsi"/>
        </w:rPr>
      </w:pPr>
    </w:p>
    <w:p w14:paraId="246C7065" w14:textId="7A665489"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lastRenderedPageBreak/>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ins w:id="12" w:author="Dave Bridges" w:date="2019-05-16T18:10:00Z">
        <w:r w:rsidR="004E4BB8">
          <w:rPr>
            <w:rFonts w:asciiTheme="minorHAnsi" w:hAnsiTheme="minorHAnsi"/>
          </w:rPr>
          <w:t>.</w:t>
        </w:r>
      </w:ins>
      <w:del w:id="13" w:author="Dave Bridges" w:date="2019-05-16T18:10:00Z">
        <w:r w:rsidRPr="00256914" w:rsidDel="004E4BB8">
          <w:rPr>
            <w:rFonts w:asciiTheme="minorHAnsi" w:hAnsiTheme="minorHAnsi"/>
          </w:rPr>
          <w:delText>,</w:delText>
        </w:r>
      </w:del>
      <w:r w:rsidRPr="00256914">
        <w:rPr>
          <w:rFonts w:asciiTheme="minorHAnsi" w:hAnsiTheme="minorHAnsi"/>
        </w:rPr>
        <w:t xml:space="preserve"> </w:t>
      </w:r>
      <w:del w:id="14" w:author="Dave Bridges" w:date="2019-05-16T18:10:00Z">
        <w:r w:rsidRPr="00256914" w:rsidDel="004E4BB8">
          <w:rPr>
            <w:rFonts w:asciiTheme="minorHAnsi" w:hAnsiTheme="minorHAnsi"/>
          </w:rPr>
          <w:delText xml:space="preserve">whereas </w:delText>
        </w:r>
        <w:r w:rsidR="00CD600C" w:rsidRPr="00256914" w:rsidDel="004E4BB8">
          <w:rPr>
            <w:rFonts w:asciiTheme="minorHAnsi" w:hAnsiTheme="minorHAnsi"/>
          </w:rPr>
          <w:delText xml:space="preserve">in humans </w:delText>
        </w:r>
        <w:r w:rsidR="00065C1C" w:rsidRPr="00256914" w:rsidDel="004E4BB8">
          <w:rPr>
            <w:rFonts w:asciiTheme="minorHAnsi" w:hAnsiTheme="minorHAnsi"/>
          </w:rPr>
          <w:delText>during</w:delText>
        </w:r>
      </w:del>
      <w:ins w:id="15" w:author="Dave Bridges" w:date="2019-05-16T18:10:00Z">
        <w:r w:rsidR="004E4BB8">
          <w:rPr>
            <w:rFonts w:asciiTheme="minorHAnsi" w:hAnsiTheme="minorHAnsi"/>
          </w:rPr>
          <w:t>During</w:t>
        </w:r>
      </w:ins>
      <w:r w:rsidR="00065C1C" w:rsidRPr="00256914">
        <w:rPr>
          <w:rFonts w:asciiTheme="minorHAnsi" w:hAnsiTheme="minorHAnsi"/>
        </w:rPr>
        <w:t xml:space="preserve"> the </w:t>
      </w:r>
      <w:r w:rsidR="00CD600C" w:rsidRPr="00256914">
        <w:rPr>
          <w:rFonts w:asciiTheme="minorHAnsi" w:hAnsiTheme="minorHAnsi"/>
        </w:rPr>
        <w:t>aging process</w:t>
      </w:r>
      <w:ins w:id="16" w:author="Stephenson, Erin" w:date="2019-05-01T09:34:00Z">
        <w:r w:rsidR="002748C8">
          <w:rPr>
            <w:rFonts w:asciiTheme="minorHAnsi" w:hAnsiTheme="minorHAnsi"/>
          </w:rPr>
          <w:t>,</w:t>
        </w:r>
      </w:ins>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del w:id="17" w:author="Dave Bridges" w:date="2019-05-16T18:08:00Z">
        <w:r w:rsidR="00256914" w:rsidDel="004E4BB8">
          <w:rPr>
            <w:rFonts w:asciiTheme="minorHAnsi" w:hAnsiTheme="minorHAnsi"/>
          </w:rPr>
          <w:delText xml:space="preserve"> </w:delText>
        </w:r>
        <w:r w:rsidR="00256914" w:rsidDel="004E4BB8">
          <w:rPr>
            <w:rFonts w:asciiTheme="minorHAnsi" w:hAnsiTheme="minorHAnsi"/>
          </w:rPr>
          <w:fldChar w:fldCharType="begin" w:fldLock="1"/>
        </w:r>
        <w:r w:rsidR="004C0A6E" w:rsidDel="004E4BB8">
          <w:rPr>
            <w:rFonts w:asciiTheme="minorHAnsi" w:hAnsiTheme="minorHAnsi"/>
          </w:rPr>
          <w:del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delInstrText>
        </w:r>
        <w:r w:rsidR="00256914" w:rsidDel="004E4BB8">
          <w:rPr>
            <w:rFonts w:asciiTheme="minorHAnsi" w:hAnsiTheme="minorHAnsi"/>
          </w:rPr>
          <w:fldChar w:fldCharType="separate"/>
        </w:r>
        <w:r w:rsidR="004C0A6E" w:rsidRPr="004C0A6E" w:rsidDel="004E4BB8">
          <w:rPr>
            <w:rFonts w:asciiTheme="minorHAnsi" w:hAnsiTheme="minorHAnsi"/>
            <w:noProof/>
          </w:rPr>
          <w:delText>[25–27]</w:delText>
        </w:r>
        <w:r w:rsidR="00256914" w:rsidDel="004E4BB8">
          <w:rPr>
            <w:rFonts w:asciiTheme="minorHAnsi" w:hAnsiTheme="minorHAnsi"/>
          </w:rPr>
          <w:fldChar w:fldCharType="end"/>
        </w:r>
      </w:del>
      <w:ins w:id="18" w:author="Stephenson, Erin" w:date="2019-04-10T14:15:00Z">
        <w:r w:rsidR="002F2243">
          <w:rPr>
            <w:rFonts w:asciiTheme="minorHAnsi" w:hAnsiTheme="minorHAnsi"/>
          </w:rPr>
          <w:t>, concomitant with increased mTORC1 activity</w:t>
        </w:r>
        <w:del w:id="19" w:author="Dave Bridges" w:date="2019-05-16T18:10:00Z">
          <w:r w:rsidR="002F2243" w:rsidDel="004E4BB8">
            <w:rPr>
              <w:rFonts w:asciiTheme="minorHAnsi" w:hAnsiTheme="minorHAnsi"/>
            </w:rPr>
            <w:delText xml:space="preserve"> [</w:delText>
          </w:r>
        </w:del>
      </w:ins>
      <w:ins w:id="20" w:author="Stephenson, Erin" w:date="2019-04-10T14:17:00Z">
        <w:del w:id="21" w:author="Dave Bridges" w:date="2019-05-16T18:10:00Z">
          <w:r w:rsidR="001C1311" w:rsidDel="004E4BB8">
            <w:rPr>
              <w:rFonts w:asciiTheme="minorHAnsi" w:hAnsiTheme="minorHAnsi"/>
            </w:rPr>
            <w:delText>Tang et al. 2019 Aging Cell</w:delText>
          </w:r>
        </w:del>
      </w:ins>
      <w:ins w:id="22" w:author="Dave Bridges" w:date="2019-05-16T18:08:00Z">
        <w:r w:rsidR="004E4BB8">
          <w:rPr>
            <w:rFonts w:asciiTheme="minorHAnsi" w:hAnsiTheme="minorHAnsi"/>
          </w:rPr>
          <w:t>.</w:t>
        </w:r>
      </w:ins>
      <w:ins w:id="23" w:author="Stephenson, Erin" w:date="2019-04-10T14:15:00Z">
        <w:del w:id="24" w:author="Dave Bridges" w:date="2019-05-16T18:08:00Z">
          <w:r w:rsidR="002F2243" w:rsidDel="004E4BB8">
            <w:rPr>
              <w:rFonts w:asciiTheme="minorHAnsi" w:hAnsiTheme="minorHAnsi"/>
            </w:rPr>
            <w:delText>]</w:delText>
          </w:r>
        </w:del>
      </w:ins>
      <w:del w:id="25" w:author="Dave Bridges" w:date="2019-05-16T18:08:00Z">
        <w:r w:rsidR="00065C1C" w:rsidRPr="00256914" w:rsidDel="004E4BB8">
          <w:rPr>
            <w:rFonts w:asciiTheme="minorHAnsi" w:hAnsiTheme="minorHAnsi"/>
          </w:rPr>
          <w:delText>.</w:delText>
        </w:r>
      </w:del>
      <w:r w:rsidRPr="00256914">
        <w:rPr>
          <w:rFonts w:asciiTheme="minorHAnsi" w:hAnsiTheme="minorHAnsi"/>
        </w:rPr>
        <w:t xml:space="preserve"> </w:t>
      </w:r>
      <w:r w:rsidR="00886804" w:rsidRPr="00256914">
        <w:rPr>
          <w:rFonts w:asciiTheme="minorHAnsi" w:hAnsiTheme="minorHAnsi"/>
        </w:rPr>
        <w:t xml:space="preserve">In line with </w:t>
      </w:r>
      <w:ins w:id="26" w:author="Stephenson, Erin" w:date="2019-04-10T14:17:00Z">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ins>
      <w:r w:rsidR="00CD600C" w:rsidRPr="00256914">
        <w:rPr>
          <w:rFonts w:asciiTheme="minorHAnsi" w:hAnsiTheme="minorHAnsi"/>
        </w:rPr>
        <w:t>observation</w:t>
      </w:r>
      <w:ins w:id="27" w:author="Stephenson, Erin" w:date="2019-04-10T14:17:00Z">
        <w:r w:rsidR="005E2A8A">
          <w:rPr>
            <w:rFonts w:asciiTheme="minorHAnsi" w:hAnsiTheme="minorHAnsi"/>
          </w:rPr>
          <w:t>s</w:t>
        </w:r>
      </w:ins>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35829957"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as functional differences in muscle strength predict lifespan in</w:t>
      </w:r>
      <w:del w:id="28" w:author="Dave Bridges" w:date="2019-05-16T18:10:00Z">
        <w:r w:rsidRPr="004C0A6E" w:rsidDel="00414DD7">
          <w:rPr>
            <w:rFonts w:asciiTheme="minorHAnsi" w:hAnsiTheme="minorHAnsi"/>
          </w:rPr>
          <w:delText xml:space="preserve"> a</w:delText>
        </w:r>
      </w:del>
      <w:r w:rsidRPr="004C0A6E">
        <w:rPr>
          <w:rFonts w:asciiTheme="minorHAnsi" w:hAnsiTheme="minorHAnsi"/>
        </w:rPr>
        <w:t xml:space="preserve"> </w:t>
      </w:r>
      <w:del w:id="29" w:author="Dave Bridges" w:date="2019-05-16T18:10:00Z">
        <w:r w:rsidRPr="004C0A6E" w:rsidDel="00414DD7">
          <w:rPr>
            <w:rFonts w:asciiTheme="minorHAnsi" w:hAnsiTheme="minorHAnsi"/>
          </w:rPr>
          <w:delText xml:space="preserve">longitudinal manner </w:delText>
        </w:r>
      </w:del>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t>
      </w:r>
      <w:r w:rsidR="008C7D3C">
        <w:rPr>
          <w:rFonts w:asciiTheme="minorHAnsi" w:hAnsiTheme="minorHAnsi"/>
        </w:rPr>
        <w:t xml:space="preserve">(via deletion of its negative regulator, </w:t>
      </w:r>
      <w:r w:rsidR="008C7D3C" w:rsidRPr="00672DA5">
        <w:rPr>
          <w:rFonts w:asciiTheme="minorHAnsi" w:hAnsiTheme="minorHAnsi"/>
          <w:i/>
        </w:rPr>
        <w:t>Tsc1</w:t>
      </w:r>
      <w:r w:rsidR="008C7D3C">
        <w:rPr>
          <w:rFonts w:asciiTheme="minorHAnsi" w:hAnsiTheme="minorHAnsi"/>
        </w:rPr>
        <w:t xml:space="preserve">) </w:t>
      </w:r>
      <w:r w:rsidR="00066817" w:rsidRPr="004C0A6E">
        <w:rPr>
          <w:rFonts w:asciiTheme="minorHAnsi" w:hAnsiTheme="minorHAnsi"/>
        </w:rPr>
        <w:t xml:space="preserve">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reduc</w:t>
      </w:r>
      <w:r w:rsidR="00AB0EFD">
        <w:rPr>
          <w:rFonts w:asciiTheme="minorHAnsi" w:hAnsiTheme="minorHAnsi"/>
        </w:rPr>
        <w:t>e</w:t>
      </w:r>
      <w:r w:rsidR="006D1412" w:rsidRPr="004C0A6E">
        <w:rPr>
          <w:rFonts w:asciiTheme="minorHAnsi" w:hAnsiTheme="minorHAnsi"/>
        </w:rPr>
        <w:t xml:space="preserve">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23C1C59D"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30"/>
      <w:commentRangeStart w:id="31"/>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30"/>
      <w:proofErr w:type="spellEnd"/>
      <w:r w:rsidR="00B80ABE" w:rsidRPr="004C0A6E">
        <w:rPr>
          <w:rStyle w:val="CommentReference"/>
          <w:rFonts w:asciiTheme="minorHAnsi" w:hAnsiTheme="minorHAnsi"/>
        </w:rPr>
        <w:commentReference w:id="30"/>
      </w:r>
      <w:commentRangeEnd w:id="31"/>
      <w:ins w:id="32" w:author="Dave Bridges" w:date="2019-05-16T18:11:00Z">
        <w:r w:rsidR="00414DD7">
          <w:rPr>
            <w:rFonts w:asciiTheme="minorHAnsi" w:hAnsiTheme="minorHAnsi"/>
          </w:rPr>
          <w:t xml:space="preserve"> (</w:t>
        </w:r>
      </w:ins>
      <w:ins w:id="33" w:author="Dave Bridges" w:date="2019-05-16T18:12:00Z">
        <w:r w:rsidR="00414DD7">
          <w:rPr>
            <w:rFonts w:asciiTheme="minorHAnsi" w:hAnsiTheme="minorHAnsi"/>
          </w:rPr>
          <w:t xml:space="preserve">catalog </w:t>
        </w:r>
      </w:ins>
      <w:ins w:id="34" w:author="Dave Bridges" w:date="2019-05-16T18:11:00Z">
        <w:r w:rsidR="00414DD7">
          <w:rPr>
            <w:rFonts w:asciiTheme="minorHAnsi" w:hAnsiTheme="minorHAnsi"/>
          </w:rPr>
          <w:t># 7912)</w:t>
        </w:r>
      </w:ins>
      <w:r w:rsidR="00415CEB">
        <w:rPr>
          <w:rStyle w:val="CommentReference"/>
          <w:rFonts w:asciiTheme="minorHAnsi" w:hAnsiTheme="minorHAnsi" w:cstheme="minorBidi"/>
        </w:rPr>
        <w:commentReference w:id="31"/>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This diet started when animals were approximately 10 weeks of age</w:t>
      </w:r>
      <w:r w:rsidR="00D16E1A">
        <w:rPr>
          <w:rFonts w:asciiTheme="minorHAnsi" w:hAnsiTheme="minorHAnsi"/>
        </w:rPr>
        <w:t xml:space="preserve"> and</w:t>
      </w:r>
      <w:r w:rsidR="003669B1" w:rsidRPr="004C0A6E">
        <w:rPr>
          <w:rFonts w:asciiTheme="minorHAnsi" w:hAnsiTheme="minorHAnsi"/>
        </w:rPr>
        <w:t xml:space="preserve"> 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proofErr w:type="spellStart"/>
      <w:r w:rsidR="004C0A6E">
        <w:rPr>
          <w:rFonts w:asciiTheme="minorHAnsi" w:hAnsiTheme="minorHAnsi"/>
        </w:rPr>
        <w:t>disolocation</w:t>
      </w:r>
      <w:proofErr w:type="spellEnd"/>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789EE28A"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ins w:id="35" w:author="Dave Bridges" w:date="2019-05-16T18:12:00Z">
        <w:r w:rsidR="00414DD7">
          <w:rPr>
            <w:rFonts w:asciiTheme="minorHAnsi" w:hAnsiTheme="minorHAnsi"/>
            <w:bCs/>
          </w:rPr>
          <w:t xml:space="preserve">, </w:t>
        </w:r>
      </w:ins>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0265AF63" w:rsidR="00365FE9" w:rsidRPr="00420169" w:rsidRDefault="00745DCE" w:rsidP="00365FE9">
      <w:pPr>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 Blood glucose was monitored over a two</w:t>
      </w:r>
      <w:ins w:id="36" w:author="Dave Bridges" w:date="2019-05-16T18:12:00Z">
        <w:r w:rsidR="00414DD7">
          <w:rPr>
            <w:rFonts w:asciiTheme="minorHAnsi" w:hAnsiTheme="minorHAnsi"/>
          </w:rPr>
          <w:t>-</w:t>
        </w:r>
      </w:ins>
      <w:del w:id="37" w:author="Dave Bridges" w:date="2019-05-16T18:12:00Z">
        <w:r w:rsidR="00FF3C23" w:rsidRPr="00B17BC0" w:rsidDel="00414DD7">
          <w:rPr>
            <w:rFonts w:asciiTheme="minorHAnsi" w:hAnsiTheme="minorHAnsi"/>
          </w:rPr>
          <w:delText xml:space="preserve"> </w:delText>
        </w:r>
      </w:del>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64C8F12F"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ins w:id="38" w:author="Stephenson, Erin" w:date="2019-05-01T09:40:00Z">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ins>
      <w:r w:rsidR="003E0F4D" w:rsidRPr="00420169">
        <w:rPr>
          <w:rFonts w:asciiTheme="minorHAnsi" w:hAnsiTheme="minorHAnsi"/>
          <w:bCs/>
        </w:rPr>
        <w:t xml:space="preserve">were </w:t>
      </w:r>
      <w:ins w:id="39" w:author="Stephenson, Erin" w:date="2019-05-01T09:42:00Z">
        <w:r w:rsidR="00A7173B">
          <w:rPr>
            <w:rFonts w:asciiTheme="minorHAnsi" w:hAnsiTheme="minorHAnsi"/>
            <w:bCs/>
          </w:rPr>
          <w:t>dissected from both the</w:t>
        </w:r>
      </w:ins>
      <w:r w:rsidR="003E0F4D" w:rsidRPr="00420169">
        <w:rPr>
          <w:rFonts w:asciiTheme="minorHAnsi" w:hAnsiTheme="minorHAnsi"/>
          <w:bCs/>
        </w:rPr>
        <w:t xml:space="preserve"> left and right</w:t>
      </w:r>
      <w:ins w:id="40" w:author="Stephenson, Erin" w:date="2019-05-01T09:42:00Z">
        <w:r w:rsidR="00A7173B">
          <w:rPr>
            <w:rFonts w:asciiTheme="minorHAnsi" w:hAnsiTheme="minorHAnsi"/>
            <w:bCs/>
          </w:rPr>
          <w:t xml:space="preserve"> </w:t>
        </w:r>
      </w:ins>
      <w:r w:rsidR="003E0F4D" w:rsidRPr="00420169">
        <w:rPr>
          <w:rFonts w:asciiTheme="minorHAnsi" w:hAnsiTheme="minorHAnsi"/>
          <w:bCs/>
        </w:rPr>
        <w:t>side</w:t>
      </w:r>
      <w:ins w:id="41" w:author="Stephenson, Erin" w:date="2019-05-01T09:42:00Z">
        <w:r w:rsidR="00A7173B">
          <w:rPr>
            <w:rFonts w:asciiTheme="minorHAnsi" w:hAnsiTheme="minorHAnsi"/>
            <w:bCs/>
          </w:rPr>
          <w:t>s</w:t>
        </w:r>
      </w:ins>
      <w:r w:rsidR="003E0F4D" w:rsidRPr="00420169">
        <w:rPr>
          <w:rFonts w:asciiTheme="minorHAnsi" w:hAnsiTheme="minorHAnsi"/>
          <w:bCs/>
        </w:rPr>
        <w:t xml:space="preserve"> </w:t>
      </w:r>
      <w:ins w:id="42" w:author="Stephenson, Erin" w:date="2019-05-01T09:45:00Z">
        <w:r w:rsidR="00A7173B">
          <w:rPr>
            <w:rFonts w:asciiTheme="minorHAnsi" w:hAnsiTheme="minorHAnsi"/>
            <w:bCs/>
          </w:rPr>
          <w:t xml:space="preserve">(the combined weight of both sides is </w:t>
        </w:r>
      </w:ins>
      <w:ins w:id="43" w:author="Stephenson, Erin" w:date="2019-05-01T09:43:00Z">
        <w:r w:rsidR="00A7173B">
          <w:rPr>
            <w:rFonts w:asciiTheme="minorHAnsi" w:hAnsiTheme="minorHAnsi"/>
            <w:bCs/>
          </w:rPr>
          <w:t>reported</w:t>
        </w:r>
      </w:ins>
      <w:ins w:id="44" w:author="Stephenson, Erin" w:date="2019-05-01T09:45:00Z">
        <w:r w:rsidR="00A7173B">
          <w:rPr>
            <w:rFonts w:asciiTheme="minorHAnsi" w:hAnsiTheme="minorHAnsi"/>
            <w:bCs/>
          </w:rPr>
          <w:t>)</w:t>
        </w:r>
      </w:ins>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45"/>
      <w:commentRangeStart w:id="46"/>
      <w:r w:rsidR="002A7B4B" w:rsidRPr="00420169">
        <w:rPr>
          <w:rFonts w:asciiTheme="minorHAnsi" w:hAnsiTheme="minorHAnsi"/>
        </w:rPr>
        <w:t xml:space="preserve">Oxygen consumption was analyzed by mixed linear models with the considerations described in </w:t>
      </w:r>
      <w:r w:rsidR="002A7B4B" w:rsidRPr="00420169">
        <w:rPr>
          <w:rFonts w:asciiTheme="minorHAnsi" w:hAnsiTheme="minorHAnsi"/>
        </w:rPr>
        <w:fldChar w:fldCharType="begin" w:fldLock="1"/>
      </w:r>
      <w:r w:rsidR="00D72F59">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commentRangeEnd w:id="45"/>
      <w:r w:rsidR="00A7173B">
        <w:rPr>
          <w:rStyle w:val="CommentReference"/>
          <w:rFonts w:asciiTheme="minorHAnsi" w:hAnsiTheme="minorHAnsi" w:cstheme="minorBidi"/>
        </w:rPr>
        <w:commentReference w:id="45"/>
      </w:r>
      <w:commentRangeEnd w:id="46"/>
      <w:ins w:id="47" w:author="Dave Bridges" w:date="2019-05-17T13:30:00Z">
        <w:r w:rsidR="00D72F59">
          <w:rPr>
            <w:rFonts w:asciiTheme="minorHAnsi" w:hAnsiTheme="minorHAnsi"/>
          </w:rPr>
          <w:t xml:space="preserve">.  </w:t>
        </w:r>
      </w:ins>
      <w:ins w:id="48" w:author="Dave Bridges" w:date="2019-05-17T13:31:00Z">
        <w:r w:rsidR="00D72F59">
          <w:rPr>
            <w:rFonts w:asciiTheme="minorHAnsi" w:hAnsiTheme="minorHAnsi"/>
          </w:rPr>
          <w:t>To account for the dominant effect of fat-free mass on energy expenditure, we included</w:t>
        </w:r>
      </w:ins>
      <w:ins w:id="49" w:author="Dave Bridges" w:date="2019-05-17T13:30:00Z">
        <w:r w:rsidR="00D72F59">
          <w:rPr>
            <w:rFonts w:asciiTheme="minorHAnsi" w:hAnsiTheme="minorHAnsi"/>
          </w:rPr>
          <w:t xml:space="preserve"> fat-free mass as a covariate in the mixed linear models </w:t>
        </w:r>
      </w:ins>
      <w:ins w:id="50" w:author="Dave Bridges" w:date="2019-05-17T13:31:00Z">
        <w:r w:rsidR="00D72F59">
          <w:rPr>
            <w:rFonts w:asciiTheme="minorHAnsi" w:hAnsiTheme="minorHAnsi"/>
          </w:rPr>
          <w:t>which assessed</w:t>
        </w:r>
      </w:ins>
      <w:ins w:id="51" w:author="Dave Bridges" w:date="2019-05-17T13:30:00Z">
        <w:r w:rsidR="00D72F59">
          <w:rPr>
            <w:rFonts w:asciiTheme="minorHAnsi" w:hAnsiTheme="minorHAnsi"/>
          </w:rPr>
          <w:t xml:space="preserve"> statistical significance of </w:t>
        </w:r>
      </w:ins>
      <w:r w:rsidR="00D72F59">
        <w:rPr>
          <w:rStyle w:val="CommentReference"/>
          <w:rFonts w:asciiTheme="minorHAnsi" w:hAnsiTheme="minorHAnsi" w:cstheme="minorBidi"/>
        </w:rPr>
        <w:commentReference w:id="46"/>
      </w:r>
      <w:ins w:id="52" w:author="Dave Bridges" w:date="2019-05-17T13:31:00Z">
        <w:r w:rsidR="00D72F59">
          <w:rPr>
            <w:rFonts w:asciiTheme="minorHAnsi" w:hAnsiTheme="minorHAnsi"/>
          </w:rPr>
          <w:t>thermogenesis</w:t>
        </w:r>
      </w:ins>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FAB79F0" w:rsidR="0045067A" w:rsidRPr="00EE6832" w:rsidRDefault="0045067A" w:rsidP="0052183D">
      <w:pPr>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w:t>
      </w:r>
      <w:commentRangeStart w:id="53"/>
      <w:r w:rsidR="00FD295C" w:rsidRPr="00486DB6">
        <w:rPr>
          <w:rFonts w:asciiTheme="minorHAnsi" w:hAnsiTheme="minorHAnsi"/>
          <w:i/>
        </w:rPr>
        <w:t>quadriceps</w:t>
      </w:r>
      <w:commentRangeEnd w:id="53"/>
      <w:r w:rsidR="00FD295C" w:rsidRPr="00486DB6">
        <w:rPr>
          <w:rStyle w:val="CommentReference"/>
          <w:rFonts w:asciiTheme="minorHAnsi" w:hAnsiTheme="minorHAnsi" w:cstheme="minorBidi"/>
          <w:i/>
        </w:rPr>
        <w:commentReference w:id="53"/>
      </w:r>
      <w:r w:rsidR="00FD295C" w:rsidRPr="00486DB6">
        <w:rPr>
          <w:rFonts w:asciiTheme="minorHAnsi" w:hAnsiTheme="minorHAnsi"/>
          <w:i/>
        </w:rPr>
        <w:t xml:space="preserve">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Tris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54"/>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54"/>
      <w:r w:rsidR="00A269C3" w:rsidRPr="00EE6832">
        <w:rPr>
          <w:rStyle w:val="CommentReference"/>
          <w:rFonts w:asciiTheme="minorHAnsi" w:hAnsiTheme="minorHAnsi"/>
        </w:rPr>
        <w:commentReference w:id="54"/>
      </w:r>
      <w:r w:rsidR="002D65EF" w:rsidRPr="00EE6832">
        <w:rPr>
          <w:rFonts w:asciiTheme="minorHAnsi" w:hAnsiTheme="minorHAnsi"/>
        </w:rPr>
        <w:t xml:space="preserve">Blots were visualized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38B06EA9"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w:t>
      </w:r>
      <w:commentRangeStart w:id="55"/>
      <w:r w:rsidR="00204D2D" w:rsidRPr="00672DA5">
        <w:rPr>
          <w:rFonts w:asciiTheme="minorHAnsi" w:eastAsiaTheme="minorEastAsia" w:hAnsiTheme="minorHAnsi" w:cstheme="minorBidi"/>
          <w:b w:val="0"/>
          <w:bCs w:val="0"/>
          <w:i/>
          <w:color w:val="auto"/>
          <w:sz w:val="24"/>
          <w:szCs w:val="24"/>
        </w:rPr>
        <w:t>. quadriceps femoris</w:t>
      </w:r>
      <w:r w:rsidR="00204D2D">
        <w:rPr>
          <w:rFonts w:asciiTheme="minorHAnsi" w:eastAsiaTheme="minorEastAsia" w:hAnsiTheme="minorHAnsi" w:cstheme="minorBidi"/>
          <w:b w:val="0"/>
          <w:bCs w:val="0"/>
          <w:color w:val="auto"/>
          <w:sz w:val="24"/>
          <w:szCs w:val="24"/>
        </w:rPr>
        <w:t xml:space="preserve"> </w:t>
      </w:r>
      <w:commentRangeEnd w:id="55"/>
      <w:r w:rsidR="00204D2D">
        <w:rPr>
          <w:rStyle w:val="CommentReference"/>
          <w:rFonts w:asciiTheme="minorHAnsi" w:eastAsiaTheme="minorEastAsia" w:hAnsiTheme="minorHAnsi" w:cstheme="minorBidi"/>
          <w:b w:val="0"/>
          <w:bCs w:val="0"/>
          <w:color w:val="auto"/>
        </w:rPr>
        <w:commentReference w:id="55"/>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w:t>
      </w:r>
      <w:proofErr w:type="spellStart"/>
      <w:r w:rsidRPr="00ED672B">
        <w:rPr>
          <w:rFonts w:asciiTheme="minorHAnsi" w:eastAsiaTheme="minorEastAsia" w:hAnsiTheme="minorHAnsi" w:cstheme="minorBidi"/>
          <w:b w:val="0"/>
          <w:bCs w:val="0"/>
          <w:color w:val="auto"/>
          <w:sz w:val="24"/>
          <w:szCs w:val="24"/>
        </w:rPr>
        <w:t>Agielent</w:t>
      </w:r>
      <w:proofErr w:type="spellEnd"/>
      <w:r w:rsidRPr="00ED672B">
        <w:rPr>
          <w:rFonts w:asciiTheme="minorHAnsi" w:eastAsiaTheme="minorEastAsia" w:hAnsiTheme="minorHAnsi" w:cstheme="minorBidi"/>
          <w:b w:val="0"/>
          <w:bCs w:val="0"/>
          <w:color w:val="auto"/>
          <w:sz w:val="24"/>
          <w:szCs w:val="24"/>
        </w:rPr>
        <w:t xml:space="preserve">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7]"},"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8]"},"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39]"},"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0]"},"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1]</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56"/>
      <w:r w:rsidR="00F346A2" w:rsidRPr="00ED672B">
        <w:rPr>
          <w:rFonts w:asciiTheme="minorHAnsi" w:eastAsiaTheme="minorEastAsia" w:hAnsiTheme="minorHAnsi" w:cstheme="minorBidi"/>
          <w:b w:val="0"/>
          <w:bCs w:val="0"/>
          <w:color w:val="auto"/>
          <w:sz w:val="24"/>
          <w:szCs w:val="24"/>
        </w:rPr>
        <w:t>XXXX</w:t>
      </w:r>
      <w:commentRangeEnd w:id="56"/>
      <w:r w:rsidR="00F346A2" w:rsidRPr="00ED672B">
        <w:rPr>
          <w:rStyle w:val="CommentReference"/>
          <w:rFonts w:asciiTheme="minorHAnsi" w:eastAsiaTheme="minorEastAsia" w:hAnsiTheme="minorHAnsi" w:cstheme="minorBidi"/>
          <w:b w:val="0"/>
          <w:bCs w:val="0"/>
          <w:color w:val="auto"/>
        </w:rPr>
        <w:commentReference w:id="56"/>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1,42]"},"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2,43]</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3]"},"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4]</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772AAF28" w:rsidR="00024386" w:rsidRPr="00EE6832" w:rsidRDefault="000C70E0" w:rsidP="00AE30D5">
      <w:pPr>
        <w:pStyle w:val="Heading2"/>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ins w:id="57" w:author="Stephenson, Erin" w:date="2019-04-10T14:37:00Z">
        <w:r>
          <w:rPr>
            <w:rFonts w:asciiTheme="minorHAnsi" w:hAnsiTheme="minorHAnsi"/>
            <w:b w:val="0"/>
            <w:color w:val="000000" w:themeColor="text1"/>
            <w:sz w:val="24"/>
            <w:szCs w:val="24"/>
          </w:rPr>
          <w:t xml:space="preserve">) </w:t>
        </w:r>
      </w:ins>
      <w:r w:rsidR="00A11350" w:rsidRPr="00EE6832">
        <w:rPr>
          <w:rFonts w:asciiTheme="minorHAnsi" w:hAnsiTheme="minorHAnsi"/>
          <w:b w:val="0"/>
          <w:color w:val="000000" w:themeColor="text1"/>
          <w:sz w:val="24"/>
          <w:szCs w:val="24"/>
        </w:rPr>
        <w:t xml:space="preserve">were frozen in </w:t>
      </w:r>
      <w:ins w:id="58" w:author="Dave Bridges" w:date="2019-05-16T18:14:00Z">
        <w:r w:rsidR="00414DD7">
          <w:rPr>
            <w:rFonts w:asciiTheme="minorHAnsi" w:hAnsiTheme="minorHAnsi"/>
            <w:b w:val="0"/>
            <w:color w:val="000000" w:themeColor="text1"/>
            <w:sz w:val="24"/>
            <w:szCs w:val="24"/>
          </w:rPr>
          <w:t xml:space="preserve">liquid nitrogen cooled </w:t>
        </w:r>
      </w:ins>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232713B9"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D72F59">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4]"},"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D72F59">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D72F59">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6,47]"},"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D72F59">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8]"},"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7043C55F" w:rsidR="00EE7DA9" w:rsidRPr="008F623B" w:rsidRDefault="00F0463F" w:rsidP="00EE7DA9">
      <w:pPr>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low fat and high fat diets</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all animals were moved from chow diets to a high fat diet</w:t>
      </w:r>
      <w:r w:rsidR="0017194A" w:rsidRPr="00EE6832">
        <w:rPr>
          <w:rFonts w:asciiTheme="minorHAnsi" w:hAnsiTheme="minorHAnsi"/>
        </w:rPr>
        <w:t xml:space="preserve"> (HFD</w:t>
      </w:r>
      <w:r w:rsidR="0017194A" w:rsidRPr="008F623B">
        <w:rPr>
          <w:rFonts w:asciiTheme="minorHAnsi" w:hAnsiTheme="minorHAnsi"/>
        </w:rPr>
        <w:t>)</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a</w:t>
      </w:r>
      <w:r w:rsidR="00D92193" w:rsidRPr="008F623B">
        <w:rPr>
          <w:rFonts w:asciiTheme="minorHAnsi" w:hAnsiTheme="minorHAnsi"/>
        </w:rPr>
        <w:t xml:space="preserve"> </w:t>
      </w:r>
      <w:del w:id="59" w:author="Dave Bridges" w:date="2019-05-17T13:17:00Z">
        <w:r w:rsidR="00D92193" w:rsidRPr="008F623B" w:rsidDel="004C1AFF">
          <w:rPr>
            <w:rFonts w:asciiTheme="minorHAnsi" w:hAnsiTheme="minorHAnsi"/>
          </w:rPr>
          <w:delText>7.8</w:delText>
        </w:r>
      </w:del>
      <w:ins w:id="60" w:author="Dave Bridges" w:date="2019-05-17T17:53:00Z">
        <w:r w:rsidR="007626E2">
          <w:rPr>
            <w:rFonts w:asciiTheme="minorHAnsi" w:hAnsiTheme="minorHAnsi"/>
          </w:rPr>
          <w:t>8.1</w:t>
        </w:r>
      </w:ins>
      <w:r w:rsidR="00D92193" w:rsidRPr="008F623B">
        <w:rPr>
          <w:rFonts w:asciiTheme="minorHAnsi" w:hAnsiTheme="minorHAnsi"/>
        </w:rPr>
        <w:t>%</w:t>
      </w:r>
      <w:r w:rsidR="00395526" w:rsidRPr="008F623B">
        <w:rPr>
          <w:rFonts w:asciiTheme="minorHAnsi" w:hAnsiTheme="minorHAnsi"/>
        </w:rPr>
        <w:t xml:space="preserve"> increase in </w:t>
      </w:r>
      <w:del w:id="61" w:author="Dave Bridges" w:date="2019-05-17T13:09:00Z">
        <w:r w:rsidR="007364FD" w:rsidRPr="008F623B" w:rsidDel="004C1AFF">
          <w:rPr>
            <w:rFonts w:asciiTheme="minorHAnsi" w:hAnsiTheme="minorHAnsi"/>
          </w:rPr>
          <w:delText>VO2</w:delText>
        </w:r>
        <w:r w:rsidR="00395526" w:rsidRPr="008F623B" w:rsidDel="004C1AFF">
          <w:rPr>
            <w:rFonts w:asciiTheme="minorHAnsi" w:hAnsiTheme="minorHAnsi"/>
          </w:rPr>
          <w:delText xml:space="preserve"> </w:delText>
        </w:r>
      </w:del>
      <w:ins w:id="62" w:author="Dave Bridges" w:date="2019-05-17T13:09:00Z">
        <w:r w:rsidR="004C1AFF">
          <w:rPr>
            <w:rFonts w:asciiTheme="minorHAnsi" w:hAnsiTheme="minorHAnsi"/>
          </w:rPr>
          <w:t>heat production</w:t>
        </w:r>
        <w:r w:rsidR="004C1AFF" w:rsidRPr="008F623B">
          <w:rPr>
            <w:rFonts w:asciiTheme="minorHAnsi" w:hAnsiTheme="minorHAnsi"/>
          </w:rPr>
          <w:t xml:space="preserve"> </w:t>
        </w:r>
      </w:ins>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D92193" w:rsidRPr="008F623B">
        <w:rPr>
          <w:rFonts w:asciiTheme="minorHAnsi" w:hAnsiTheme="minorHAnsi"/>
        </w:rPr>
        <w:t xml:space="preserve">in the dark phase and a </w:t>
      </w:r>
      <w:del w:id="63" w:author="Dave Bridges" w:date="2019-05-17T13:17:00Z">
        <w:r w:rsidR="00D92193" w:rsidRPr="008F623B" w:rsidDel="004C1AFF">
          <w:rPr>
            <w:rFonts w:asciiTheme="minorHAnsi" w:hAnsiTheme="minorHAnsi"/>
          </w:rPr>
          <w:delText>6.8</w:delText>
        </w:r>
      </w:del>
      <w:ins w:id="64" w:author="Dave Bridges" w:date="2019-05-17T17:53:00Z">
        <w:r w:rsidR="007626E2">
          <w:rPr>
            <w:rFonts w:asciiTheme="minorHAnsi" w:hAnsiTheme="minorHAnsi"/>
          </w:rPr>
          <w:t>6.4</w:t>
        </w:r>
      </w:ins>
      <w:r w:rsidR="00D92193" w:rsidRPr="008F623B">
        <w:rPr>
          <w:rFonts w:asciiTheme="minorHAnsi" w:hAnsiTheme="minorHAnsi"/>
        </w:rPr>
        <w:t>% increase in the light phase</w:t>
      </w:r>
      <w:r w:rsidR="00395526" w:rsidRPr="008F623B">
        <w:rPr>
          <w:rFonts w:asciiTheme="minorHAnsi" w:hAnsiTheme="minorHAnsi"/>
        </w:rPr>
        <w:t xml:space="preserve">.  </w:t>
      </w:r>
      <w:r w:rsidR="00D05C69" w:rsidRPr="008F623B">
        <w:rPr>
          <w:rFonts w:asciiTheme="minorHAnsi" w:hAnsiTheme="minorHAnsi"/>
        </w:rPr>
        <w:t>Rapamycin injection suppressed the HFD-induced increase</w:t>
      </w:r>
      <w:r w:rsidR="00DD3A40" w:rsidRPr="008F623B">
        <w:rPr>
          <w:rFonts w:asciiTheme="minorHAnsi" w:hAnsiTheme="minorHAnsi"/>
        </w:rPr>
        <w:t xml:space="preserve"> in </w:t>
      </w:r>
      <w:del w:id="65" w:author="Dave Bridges" w:date="2019-05-17T17:54:00Z">
        <w:r w:rsidR="00D05C69" w:rsidRPr="008F623B" w:rsidDel="007626E2">
          <w:rPr>
            <w:rFonts w:asciiTheme="minorHAnsi" w:hAnsiTheme="minorHAnsi"/>
          </w:rPr>
          <w:delText>VO2</w:delText>
        </w:r>
        <w:r w:rsidR="00DD3A40" w:rsidRPr="008F623B" w:rsidDel="007626E2">
          <w:rPr>
            <w:rFonts w:asciiTheme="minorHAnsi" w:hAnsiTheme="minorHAnsi"/>
          </w:rPr>
          <w:delText xml:space="preserve"> </w:delText>
        </w:r>
      </w:del>
      <w:ins w:id="66" w:author="Dave Bridges" w:date="2019-05-17T17:54:00Z">
        <w:r w:rsidR="007626E2">
          <w:rPr>
            <w:rFonts w:asciiTheme="minorHAnsi" w:hAnsiTheme="minorHAnsi"/>
          </w:rPr>
          <w:t>thermogenesis</w:t>
        </w:r>
        <w:r w:rsidR="007626E2" w:rsidRPr="008F623B">
          <w:rPr>
            <w:rFonts w:asciiTheme="minorHAnsi" w:hAnsiTheme="minorHAnsi"/>
          </w:rPr>
          <w:t xml:space="preserve"> </w:t>
        </w:r>
      </w:ins>
      <w:r w:rsidR="00DD3A40" w:rsidRPr="008F623B">
        <w:rPr>
          <w:rFonts w:asciiTheme="minorHAnsi" w:hAnsiTheme="minorHAnsi"/>
        </w:rPr>
        <w:t>compared to vehicle treated mice (p=</w:t>
      </w:r>
      <w:del w:id="67" w:author="Dave Bridges" w:date="2019-05-17T13:18:00Z">
        <w:r w:rsidR="00DD3A40" w:rsidRPr="008F623B" w:rsidDel="004C1AFF">
          <w:rPr>
            <w:rFonts w:asciiTheme="minorHAnsi" w:hAnsiTheme="minorHAnsi"/>
          </w:rPr>
          <w:delText>1.24</w:delText>
        </w:r>
      </w:del>
      <w:ins w:id="68" w:author="Dave Bridges" w:date="2019-05-17T17:54:00Z">
        <w:r w:rsidR="007626E2">
          <w:rPr>
            <w:rFonts w:asciiTheme="minorHAnsi" w:hAnsiTheme="minorHAnsi"/>
          </w:rPr>
          <w:t>2.1</w:t>
        </w:r>
      </w:ins>
      <w:del w:id="69" w:author="Dave Bridges" w:date="2019-05-17T17:54:00Z">
        <w:r w:rsidR="00DD3A40" w:rsidRPr="008F623B" w:rsidDel="007626E2">
          <w:rPr>
            <w:rFonts w:asciiTheme="minorHAnsi" w:hAnsiTheme="minorHAnsi"/>
          </w:rPr>
          <w:delText xml:space="preserve"> </w:delText>
        </w:r>
      </w:del>
      <w:r w:rsidR="00DD3A40" w:rsidRPr="008F623B">
        <w:rPr>
          <w:rFonts w:asciiTheme="minorHAnsi" w:hAnsiTheme="minorHAnsi"/>
        </w:rPr>
        <w:t>x 10</w:t>
      </w:r>
      <w:r w:rsidR="00DD3A40" w:rsidRPr="008F623B">
        <w:rPr>
          <w:rFonts w:asciiTheme="minorHAnsi" w:hAnsiTheme="minorHAnsi"/>
          <w:vertAlign w:val="superscript"/>
        </w:rPr>
        <w:t>-</w:t>
      </w:r>
      <w:ins w:id="70" w:author="Dave Bridges" w:date="2019-05-17T17:54:00Z">
        <w:r w:rsidR="007626E2">
          <w:rPr>
            <w:rFonts w:asciiTheme="minorHAnsi" w:hAnsiTheme="minorHAnsi"/>
            <w:vertAlign w:val="superscript"/>
          </w:rPr>
          <w:t>4</w:t>
        </w:r>
      </w:ins>
      <w:del w:id="71" w:author="Dave Bridges" w:date="2019-05-17T17:54:00Z">
        <w:r w:rsidR="00DD3A40" w:rsidRPr="008F623B" w:rsidDel="007626E2">
          <w:rPr>
            <w:rFonts w:asciiTheme="minorHAnsi" w:hAnsiTheme="minorHAnsi"/>
            <w:vertAlign w:val="superscript"/>
          </w:rPr>
          <w:delText>5</w:delText>
        </w:r>
      </w:del>
      <w:r w:rsidR="00DD3A40" w:rsidRPr="008F623B">
        <w:rPr>
          <w:rFonts w:asciiTheme="minorHAnsi" w:hAnsiTheme="minorHAnsi"/>
        </w:rPr>
        <w:t>)</w:t>
      </w:r>
      <w:ins w:id="72" w:author="Dave Bridges" w:date="2019-05-17T13:26:00Z">
        <w:r w:rsidR="00A33880">
          <w:rPr>
            <w:rFonts w:asciiTheme="minorHAnsi" w:hAnsiTheme="minorHAnsi"/>
          </w:rPr>
          <w:t>.</w:t>
        </w:r>
      </w:ins>
      <w:del w:id="73" w:author="Dave Bridges" w:date="2019-05-17T13:26:00Z">
        <w:r w:rsidR="0010266D" w:rsidRPr="008F623B" w:rsidDel="00A33880">
          <w:rPr>
            <w:rFonts w:asciiTheme="minorHAnsi" w:hAnsiTheme="minorHAnsi"/>
          </w:rPr>
          <w:delText>,</w:delText>
        </w:r>
      </w:del>
      <w:r w:rsidR="0010266D" w:rsidRPr="008F623B">
        <w:rPr>
          <w:rFonts w:asciiTheme="minorHAnsi" w:hAnsiTheme="minorHAnsi"/>
        </w:rPr>
        <w:t xml:space="preserve"> </w:t>
      </w:r>
      <w:del w:id="74" w:author="Dave Bridges" w:date="2019-05-17T13:26:00Z">
        <w:r w:rsidR="0010266D" w:rsidRPr="008F623B" w:rsidDel="00A33880">
          <w:rPr>
            <w:rFonts w:asciiTheme="minorHAnsi" w:hAnsiTheme="minorHAnsi"/>
          </w:rPr>
          <w:delText xml:space="preserve">and </w:delText>
        </w:r>
      </w:del>
      <w:ins w:id="75" w:author="Dave Bridges" w:date="2019-05-17T13:26:00Z">
        <w:r w:rsidR="00A33880">
          <w:rPr>
            <w:rFonts w:asciiTheme="minorHAnsi" w:hAnsiTheme="minorHAnsi"/>
          </w:rPr>
          <w:t>Notably,</w:t>
        </w:r>
        <w:r w:rsidR="00A33880" w:rsidRPr="008F623B">
          <w:rPr>
            <w:rFonts w:asciiTheme="minorHAnsi" w:hAnsiTheme="minorHAnsi"/>
          </w:rPr>
          <w:t xml:space="preserve"> </w:t>
        </w:r>
      </w:ins>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del w:id="76" w:author="Dave Bridges" w:date="2019-05-17T13:26:00Z">
        <w:r w:rsidR="00395526" w:rsidRPr="008F623B" w:rsidDel="00A33880">
          <w:rPr>
            <w:rFonts w:asciiTheme="minorHAnsi" w:hAnsiTheme="minorHAnsi"/>
          </w:rPr>
          <w:delText xml:space="preserve">differences </w:delText>
        </w:r>
      </w:del>
      <w:ins w:id="77" w:author="Dave Bridges" w:date="2019-05-17T13:26:00Z">
        <w:r w:rsidR="00A33880">
          <w:rPr>
            <w:rFonts w:asciiTheme="minorHAnsi" w:hAnsiTheme="minorHAnsi"/>
          </w:rPr>
          <w:t>decreases</w:t>
        </w:r>
        <w:r w:rsidR="00A33880" w:rsidRPr="008F623B">
          <w:rPr>
            <w:rFonts w:asciiTheme="minorHAnsi" w:hAnsiTheme="minorHAnsi"/>
          </w:rPr>
          <w:t xml:space="preserve"> </w:t>
        </w:r>
      </w:ins>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621151A6" w14:textId="77777777" w:rsidR="00EE7DA9" w:rsidRPr="008F623B" w:rsidRDefault="00EE7DA9" w:rsidP="00EE7DA9">
      <w:pPr>
        <w:rPr>
          <w:rFonts w:asciiTheme="minorHAnsi" w:hAnsiTheme="minorHAnsi"/>
        </w:rPr>
      </w:pPr>
    </w:p>
    <w:p w14:paraId="7A82AE45" w14:textId="026474FF" w:rsidR="0087648E" w:rsidRPr="00DD4690" w:rsidRDefault="0087648E" w:rsidP="0087648E">
      <w:pPr>
        <w:pStyle w:val="Heading2"/>
        <w:rPr>
          <w:rFonts w:asciiTheme="minorHAnsi" w:hAnsiTheme="minorHAnsi"/>
        </w:rPr>
      </w:pPr>
      <w:r w:rsidRPr="00DD4690">
        <w:rPr>
          <w:rFonts w:asciiTheme="minorHAnsi" w:hAnsiTheme="minorHAnsi"/>
        </w:rPr>
        <w:t>Activation of mTORC1 in Muscle is Sufficient for Increased Energy Expenditure</w:t>
      </w:r>
    </w:p>
    <w:p w14:paraId="56C91861" w14:textId="72BE52A1" w:rsidR="00A472DC" w:rsidRPr="00DD4690" w:rsidRDefault="0087648E" w:rsidP="00D04DA3">
      <w:pPr>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2470AA" w:rsidRPr="00DD4690">
        <w:rPr>
          <w:rFonts w:asciiTheme="minorHAnsi" w:hAnsiTheme="minorHAnsi"/>
        </w:rPr>
        <w:t>resulted in elevated</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elevat</w:t>
      </w:r>
      <w:r w:rsidR="001E275B" w:rsidRPr="00DD4690">
        <w:rPr>
          <w:rFonts w:asciiTheme="minorHAnsi" w:hAnsiTheme="minorHAnsi"/>
        </w:rPr>
        <w:t>ed</w:t>
      </w:r>
      <w:r w:rsidRPr="00DD4690">
        <w:rPr>
          <w:rFonts w:asciiTheme="minorHAnsi" w:hAnsiTheme="minorHAnsi"/>
        </w:rPr>
        <w:t xml:space="preserve"> 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del w:id="78" w:author="Dave Bridges" w:date="2019-05-17T13:26:00Z">
        <w:r w:rsidR="001C3ACF" w:rsidRPr="00DD4690" w:rsidDel="002274D7">
          <w:rPr>
            <w:rFonts w:asciiTheme="minorHAnsi" w:hAnsiTheme="minorHAnsi"/>
          </w:rPr>
          <w:sym w:font="Wingdings 3" w:char="F023"/>
        </w:r>
      </w:del>
      <w:del w:id="79" w:author="Dave Bridges" w:date="2019-05-17T18:08:00Z">
        <w:r w:rsidR="00DC6626" w:rsidRPr="00DD4690" w:rsidDel="00E37BE5">
          <w:rPr>
            <w:rFonts w:asciiTheme="minorHAnsi" w:hAnsiTheme="minorHAnsi"/>
          </w:rPr>
          <w:delText>17</w:delText>
        </w:r>
      </w:del>
      <w:ins w:id="80" w:author="Dave Bridges" w:date="2019-05-17T18:09:00Z">
        <w:r w:rsidR="00D20A99">
          <w:rPr>
            <w:rFonts w:asciiTheme="minorHAnsi" w:hAnsiTheme="minorHAnsi"/>
          </w:rPr>
          <w:t>7.0</w:t>
        </w:r>
      </w:ins>
      <w:r w:rsidR="00DC6626" w:rsidRPr="00DD4690">
        <w:rPr>
          <w:rFonts w:asciiTheme="minorHAnsi" w:hAnsiTheme="minorHAnsi"/>
        </w:rPr>
        <w:t>%</w:t>
      </w:r>
      <w:ins w:id="81" w:author="Dave Bridges" w:date="2019-05-17T13:26:00Z">
        <w:r w:rsidR="002274D7">
          <w:rPr>
            <w:rFonts w:asciiTheme="minorHAnsi" w:hAnsiTheme="minorHAnsi"/>
          </w:rPr>
          <w:t xml:space="preserve"> increase</w:t>
        </w:r>
      </w:ins>
      <w:r w:rsidR="00DC6626" w:rsidRPr="00DD4690">
        <w:rPr>
          <w:rFonts w:asciiTheme="minorHAnsi" w:hAnsiTheme="minorHAnsi"/>
        </w:rPr>
        <w:t xml:space="preserve"> in males, </w:t>
      </w:r>
      <w:del w:id="82" w:author="Dave Bridges" w:date="2019-05-17T13:26:00Z">
        <w:r w:rsidR="001C3ACF" w:rsidRPr="00DD4690" w:rsidDel="002274D7">
          <w:rPr>
            <w:rFonts w:asciiTheme="minorHAnsi" w:hAnsiTheme="minorHAnsi"/>
          </w:rPr>
          <w:sym w:font="Wingdings 3" w:char="F023"/>
        </w:r>
      </w:del>
      <w:ins w:id="83" w:author="Dave Bridges" w:date="2019-05-17T18:08:00Z">
        <w:r w:rsidR="00D20A99">
          <w:rPr>
            <w:rFonts w:asciiTheme="minorHAnsi" w:hAnsiTheme="minorHAnsi"/>
          </w:rPr>
          <w:t>6.8</w:t>
        </w:r>
      </w:ins>
      <w:del w:id="84" w:author="Dave Bridges" w:date="2019-05-17T18:08:00Z">
        <w:r w:rsidR="00DC6626" w:rsidRPr="00DD4690" w:rsidDel="00D20A99">
          <w:rPr>
            <w:rFonts w:asciiTheme="minorHAnsi" w:hAnsiTheme="minorHAnsi"/>
          </w:rPr>
          <w:delText>7.</w:delText>
        </w:r>
        <w:r w:rsidR="00DC6626" w:rsidRPr="00DD4690" w:rsidDel="00E37BE5">
          <w:rPr>
            <w:rFonts w:asciiTheme="minorHAnsi" w:hAnsiTheme="minorHAnsi"/>
          </w:rPr>
          <w:delText>5</w:delText>
        </w:r>
      </w:del>
      <w:r w:rsidR="00DC6626" w:rsidRPr="00DD4690">
        <w:rPr>
          <w:rFonts w:asciiTheme="minorHAnsi" w:hAnsiTheme="minorHAnsi"/>
        </w:rPr>
        <w:t>%</w:t>
      </w:r>
      <w:del w:id="85" w:author="Dave Bridges" w:date="2019-05-17T13:32:00Z">
        <w:r w:rsidR="00DC6626" w:rsidRPr="00DD4690" w:rsidDel="00665379">
          <w:rPr>
            <w:rFonts w:asciiTheme="minorHAnsi" w:hAnsiTheme="minorHAnsi"/>
          </w:rPr>
          <w:delText xml:space="preserve"> </w:delText>
        </w:r>
      </w:del>
      <w:ins w:id="86" w:author="Dave Bridges" w:date="2019-05-17T13:26:00Z">
        <w:r w:rsidR="002274D7">
          <w:rPr>
            <w:rFonts w:asciiTheme="minorHAnsi" w:hAnsiTheme="minorHAnsi"/>
          </w:rPr>
          <w:t xml:space="preserve"> increase </w:t>
        </w:r>
      </w:ins>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ere </w:t>
      </w:r>
      <w:r w:rsidR="007F73C7" w:rsidRPr="00DD4690">
        <w:rPr>
          <w:rFonts w:asciiTheme="minorHAnsi" w:hAnsiTheme="minorHAnsi"/>
        </w:rPr>
        <w:t>were</w:t>
      </w:r>
      <w:r w:rsidR="00DC6626" w:rsidRPr="00DD4690">
        <w:rPr>
          <w:rFonts w:asciiTheme="minorHAnsi" w:hAnsiTheme="minorHAnsi"/>
        </w:rPr>
        <w:t xml:space="preserve"> </w:t>
      </w:r>
      <w:r w:rsidRPr="00DD4690">
        <w:rPr>
          <w:rFonts w:asciiTheme="minorHAnsi" w:hAnsiTheme="minorHAnsi"/>
        </w:rPr>
        <w:t xml:space="preserve">no </w:t>
      </w:r>
      <w:r w:rsidR="00FB180A" w:rsidRPr="00DD4690">
        <w:rPr>
          <w:rFonts w:asciiTheme="minorHAnsi" w:hAnsiTheme="minorHAnsi"/>
        </w:rPr>
        <w:t>significant</w:t>
      </w:r>
      <w:r w:rsidRPr="00DD4690">
        <w:rPr>
          <w:rFonts w:asciiTheme="minorHAnsi" w:hAnsiTheme="minorHAnsi"/>
        </w:rPr>
        <w:t xml:space="preserve"> differences in physical activity during</w:t>
      </w:r>
      <w:r w:rsidR="00106DC4" w:rsidRPr="00DD4690">
        <w:rPr>
          <w:rFonts w:asciiTheme="minorHAnsi" w:hAnsiTheme="minorHAnsi"/>
        </w:rPr>
        <w:t xml:space="preserve"> the</w:t>
      </w:r>
      <w:r w:rsidRPr="00DD4690">
        <w:rPr>
          <w:rFonts w:asciiTheme="minorHAnsi" w:hAnsiTheme="minorHAnsi"/>
        </w:rPr>
        <w:t xml:space="preserve"> monitoring</w:t>
      </w:r>
      <w:r w:rsidR="00106DC4" w:rsidRPr="00DD4690">
        <w:rPr>
          <w:rFonts w:asciiTheme="minorHAnsi" w:hAnsiTheme="minorHAnsi"/>
        </w:rPr>
        <w:t xml:space="preserve"> period</w:t>
      </w:r>
      <w:r w:rsidR="00472BDC" w:rsidRPr="00DD4690">
        <w:rPr>
          <w:rFonts w:asciiTheme="minorHAnsi" w:hAnsiTheme="minorHAnsi"/>
        </w:rPr>
        <w:t xml:space="preserve"> (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respiratory exchange ratio’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respiratory exchange ratio’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ins w:id="87" w:author="Stephenson, Erin" w:date="2019-05-01T09:52:00Z">
        <w:r w:rsidR="000739C0">
          <w:rPr>
            <w:rFonts w:asciiTheme="minorHAnsi" w:hAnsiTheme="minorHAnsi"/>
          </w:rPr>
          <w:t>influences</w:t>
        </w:r>
        <w:r w:rsidR="000739C0" w:rsidRPr="00DD4690">
          <w:rPr>
            <w:rFonts w:asciiTheme="minorHAnsi" w:hAnsiTheme="minorHAnsi"/>
          </w:rPr>
          <w:t xml:space="preserve"> </w:t>
        </w:r>
      </w:ins>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D04DA3">
      <w:pPr>
        <w:rPr>
          <w:rFonts w:asciiTheme="minorHAnsi" w:hAnsiTheme="minorHAnsi"/>
        </w:rPr>
      </w:pPr>
    </w:p>
    <w:p w14:paraId="1FC6F806" w14:textId="26F5E9F3" w:rsidR="00184574" w:rsidRPr="00DD4690" w:rsidRDefault="00184574" w:rsidP="00D04DA3">
      <w:pPr>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128B9951" w:rsidR="00F07541" w:rsidRPr="00DD4690" w:rsidRDefault="00C64A2D" w:rsidP="00D04DA3">
      <w:pPr>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BF7DE2" w:rsidRPr="00DD4690">
        <w:rPr>
          <w:rFonts w:asciiTheme="minorHAnsi" w:hAnsiTheme="minorHAnsi"/>
        </w:rPr>
        <w:t xml:space="preserve">a high fat </w:t>
      </w:r>
      <w:r w:rsidRPr="00DD4690">
        <w:rPr>
          <w:rFonts w:asciiTheme="minorHAnsi" w:hAnsiTheme="minorHAnsi"/>
        </w:rPr>
        <w:t xml:space="preserve">diet.  As shown in Figure 1E, while </w:t>
      </w:r>
      <w:r w:rsidR="00BF7DE2" w:rsidRPr="00DD4690">
        <w:rPr>
          <w:rFonts w:asciiTheme="minorHAnsi" w:hAnsiTheme="minorHAnsi"/>
        </w:rPr>
        <w:t>mice receiving the high fat diet</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w:t>
      </w:r>
      <w:r w:rsidR="003B35C6" w:rsidRPr="00DD4690">
        <w:rPr>
          <w:rFonts w:asciiTheme="minorHAnsi" w:hAnsiTheme="minorHAnsi"/>
        </w:rPr>
        <w:t xml:space="preserve">significant </w:t>
      </w:r>
      <w:r w:rsidRPr="00DD4690">
        <w:rPr>
          <w:rFonts w:asciiTheme="minorHAnsi" w:hAnsiTheme="minorHAnsi"/>
        </w:rPr>
        <w:t xml:space="preserve">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526B0E">
      <w:pPr>
        <w:rPr>
          <w:rFonts w:asciiTheme="minorHAnsi" w:hAnsiTheme="minorHAnsi"/>
        </w:rPr>
      </w:pPr>
    </w:p>
    <w:p w14:paraId="2C271624" w14:textId="77777777" w:rsidR="0087648E" w:rsidRPr="00DA16D7" w:rsidRDefault="0087648E" w:rsidP="0087648E">
      <w:pPr>
        <w:pStyle w:val="Heading2"/>
        <w:rPr>
          <w:rFonts w:asciiTheme="minorHAnsi" w:hAnsiTheme="minorHAnsi"/>
        </w:rPr>
      </w:pPr>
      <w:r w:rsidRPr="00DA16D7">
        <w:rPr>
          <w:rFonts w:asciiTheme="minorHAnsi" w:hAnsiTheme="minorHAnsi"/>
        </w:rPr>
        <w:lastRenderedPageBreak/>
        <w:t xml:space="preserve">Knockout of </w:t>
      </w:r>
      <w:r w:rsidRPr="00DA16D7">
        <w:rPr>
          <w:rFonts w:asciiTheme="minorHAnsi" w:hAnsiTheme="minorHAnsi"/>
          <w:i/>
        </w:rPr>
        <w:t>Tsc1</w:t>
      </w:r>
      <w:r w:rsidRPr="00DA16D7">
        <w:rPr>
          <w:rFonts w:asciiTheme="minorHAnsi" w:hAnsiTheme="minorHAnsi"/>
        </w:rPr>
        <w:t xml:space="preserve"> in Muscle Causes Resistance to Age- and Diet-Induced Obesity</w:t>
      </w:r>
    </w:p>
    <w:p w14:paraId="45ABD6D1" w14:textId="4D24852D" w:rsidR="0087648E" w:rsidRPr="00DA16D7" w:rsidRDefault="006D5C5F" w:rsidP="006D5C5F">
      <w:pPr>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w:t>
      </w:r>
      <w:r w:rsidR="00DA16D7">
        <w:rPr>
          <w:rFonts w:asciiTheme="minorHAnsi" w:hAnsiTheme="minorHAnsi"/>
        </w:rPr>
        <w:t>normal</w:t>
      </w:r>
      <w:r w:rsidR="002D4421" w:rsidRPr="00DA16D7">
        <w:rPr>
          <w:rFonts w:asciiTheme="minorHAnsi" w:hAnsiTheme="minorHAnsi"/>
        </w:rPr>
        <w:t xml:space="preserve">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in the knockout animals</w:t>
      </w:r>
      <w:r w:rsidR="00DE6A31" w:rsidRPr="00DA16D7">
        <w:rPr>
          <w:rFonts w:asciiTheme="minorHAnsi" w:hAnsiTheme="minorHAnsi"/>
        </w:rPr>
        <w:t xml:space="preserve"> as they aged</w:t>
      </w:r>
      <w:r w:rsidR="00B04B43" w:rsidRPr="00DA16D7">
        <w:rPr>
          <w:rFonts w:asciiTheme="minorHAnsi" w:hAnsiTheme="minorHAnsi"/>
        </w:rPr>
        <w:t xml:space="preserve"> (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ins w:id="88" w:author="Stephenson, Erin" w:date="2019-05-01T09:52:00Z">
        <w:r w:rsidR="000739C0">
          <w:rPr>
            <w:rFonts w:asciiTheme="minorHAnsi" w:hAnsiTheme="minorHAnsi"/>
          </w:rPr>
          <w:t>-</w:t>
        </w:r>
      </w:ins>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ins w:id="89" w:author="Dave Bridges" w:date="2019-05-17T13:26:00Z">
        <w:r w:rsidR="0091078F">
          <w:rPr>
            <w:rFonts w:asciiTheme="minorHAnsi" w:hAnsiTheme="minorHAnsi"/>
          </w:rPr>
          <w:t xml:space="preserve">decreased </w:t>
        </w:r>
      </w:ins>
      <w:del w:id="90" w:author="Dave Bridges" w:date="2019-05-17T13:26:00Z">
        <w:r w:rsidR="00B874FC" w:rsidRPr="00DA16D7" w:rsidDel="0091078F">
          <w:rPr>
            <w:rFonts w:asciiTheme="minorHAnsi" w:hAnsiTheme="minorHAnsi"/>
          </w:rPr>
          <w:sym w:font="Wingdings 3" w:char="F024"/>
        </w:r>
      </w:del>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del w:id="91" w:author="Dave Bridges" w:date="2019-05-17T13:26:00Z">
        <w:r w:rsidR="00B874FC" w:rsidRPr="00DA16D7" w:rsidDel="0091078F">
          <w:rPr>
            <w:rFonts w:asciiTheme="minorHAnsi" w:hAnsiTheme="minorHAnsi"/>
          </w:rPr>
          <w:sym w:font="Wingdings 3" w:char="F024"/>
        </w:r>
      </w:del>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87648E">
      <w:pPr>
        <w:rPr>
          <w:rFonts w:asciiTheme="minorHAnsi" w:hAnsiTheme="minorHAnsi"/>
        </w:rPr>
      </w:pPr>
    </w:p>
    <w:p w14:paraId="7690800A" w14:textId="79F8E83B" w:rsidR="007A6E04" w:rsidRPr="00DA16D7" w:rsidRDefault="0087648E" w:rsidP="0087648E">
      <w:pPr>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 to w</w:t>
      </w:r>
      <w:r w:rsidR="001B6F0D" w:rsidRPr="00DA16D7">
        <w:rPr>
          <w:rFonts w:asciiTheme="minorHAnsi" w:hAnsiTheme="minorHAnsi"/>
        </w:rPr>
        <w:t xml:space="preserve">eight gain on high fat diet.  </w:t>
      </w:r>
      <w:r w:rsidRPr="00DA16D7">
        <w:rPr>
          <w:rFonts w:asciiTheme="minorHAnsi" w:hAnsiTheme="minorHAnsi"/>
        </w:rPr>
        <w:t xml:space="preserve">The </w:t>
      </w:r>
      <w:r w:rsidR="0073113D" w:rsidRPr="00DA16D7">
        <w:rPr>
          <w:rFonts w:asciiTheme="minorHAnsi" w:hAnsiTheme="minorHAnsi"/>
        </w:rPr>
        <w:t xml:space="preserve">difference in body weight was primarily determined by 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 xml:space="preserve"> &lt; </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commentRangeStart w:id="92"/>
      <w:r w:rsidR="00A2077A" w:rsidRPr="00DA16D7">
        <w:rPr>
          <w:rFonts w:asciiTheme="minorHAnsi" w:hAnsiTheme="minorHAnsi"/>
        </w:rPr>
        <w:t>ean masses were similar between wild-type and knockout mice on the high fat diet</w:t>
      </w:r>
      <w:commentRangeEnd w:id="92"/>
      <w:r w:rsidR="006668B8" w:rsidRPr="00DA16D7">
        <w:rPr>
          <w:rStyle w:val="CommentReference"/>
          <w:rFonts w:asciiTheme="minorHAnsi" w:hAnsiTheme="minorHAnsi"/>
        </w:rPr>
        <w:commentReference w:id="92"/>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D62BFB" w:rsidRPr="00DA16D7">
        <w:rPr>
          <w:rFonts w:asciiTheme="minorHAnsi" w:hAnsiTheme="minorHAnsi"/>
        </w:rPr>
        <w:t>magnetic resonance data for total body fat</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peri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87648E">
      <w:pPr>
        <w:rPr>
          <w:rFonts w:asciiTheme="minorHAnsi" w:hAnsiTheme="minorHAnsi"/>
        </w:rPr>
      </w:pPr>
    </w:p>
    <w:p w14:paraId="15BC992A" w14:textId="59F829A5" w:rsidR="00B04B43" w:rsidRPr="00DA16D7" w:rsidRDefault="009454E4" w:rsidP="0087648E">
      <w:pPr>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a high fat diet</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del w:id="93" w:author="Dave Bridges" w:date="2019-05-16T18:30:00Z">
        <w:r w:rsidR="003D3C8F" w:rsidRPr="00DA16D7" w:rsidDel="00414DD7">
          <w:rPr>
            <w:rFonts w:asciiTheme="minorHAnsi" w:hAnsiTheme="minorHAnsi"/>
          </w:rPr>
          <w:delText>effect sizes, p-values</w:delText>
        </w:r>
      </w:del>
      <w:ins w:id="94" w:author="Dave Bridges" w:date="2019-05-16T18:30:00Z">
        <w:r w:rsidR="00414DD7">
          <w:rPr>
            <w:rFonts w:asciiTheme="minorHAnsi" w:hAnsiTheme="minorHAnsi"/>
          </w:rPr>
          <w:t>33% improvement in females, 45% in male</w:t>
        </w:r>
      </w:ins>
      <w:ins w:id="95" w:author="Dave Bridges" w:date="2019-05-16T18:31:00Z">
        <w:r w:rsidR="004F7B20">
          <w:rPr>
            <w:rFonts w:asciiTheme="minorHAnsi" w:hAnsiTheme="minorHAnsi"/>
          </w:rPr>
          <w:t xml:space="preserve"> mice</w:t>
        </w:r>
      </w:ins>
      <w:ins w:id="96" w:author="Dave Bridges" w:date="2019-05-16T18:30:00Z">
        <w:r w:rsidR="00414DD7">
          <w:rPr>
            <w:rFonts w:asciiTheme="minorHAnsi" w:hAnsiTheme="minorHAnsi"/>
          </w:rPr>
          <w:t xml:space="preserve"> based on area under curve; p=0.045 and </w:t>
        </w:r>
      </w:ins>
      <w:ins w:id="97" w:author="Dave Bridges" w:date="2019-05-16T18:31:00Z">
        <w:r w:rsidR="004F7B20">
          <w:rPr>
            <w:rFonts w:asciiTheme="minorHAnsi" w:hAnsiTheme="minorHAnsi"/>
          </w:rPr>
          <w:t>0.014 respectively</w:t>
        </w:r>
      </w:ins>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del w:id="98" w:author="Dave Bridges" w:date="2019-05-16T18:32:00Z">
        <w:r w:rsidR="00F573B3" w:rsidRPr="00DA16D7" w:rsidDel="00151F74">
          <w:rPr>
            <w:rFonts w:asciiTheme="minorHAnsi" w:hAnsiTheme="minorHAnsi"/>
          </w:rPr>
          <w:delText xml:space="preserve"> </w:delText>
        </w:r>
        <w:r w:rsidR="00F573B3" w:rsidRPr="00DA16D7" w:rsidDel="00151F74">
          <w:rPr>
            <w:rFonts w:asciiTheme="minorHAnsi" w:hAnsiTheme="minorHAnsi"/>
            <w:i/>
          </w:rPr>
          <w:delText>per se</w:delText>
        </w:r>
      </w:del>
      <w:r w:rsidR="00F573B3" w:rsidRPr="00DA16D7">
        <w:rPr>
          <w:rFonts w:asciiTheme="minorHAnsi" w:hAnsiTheme="minorHAnsi"/>
        </w:rPr>
        <w:t xml:space="preserve">, </w:t>
      </w:r>
      <w:del w:id="99" w:author="Dave Bridges" w:date="2019-05-16T18:32:00Z">
        <w:r w:rsidR="00F573B3" w:rsidRPr="00DA16D7" w:rsidDel="00151F74">
          <w:rPr>
            <w:rFonts w:asciiTheme="minorHAnsi" w:hAnsiTheme="minorHAnsi"/>
          </w:rPr>
          <w:delText xml:space="preserve">rather </w:delText>
        </w:r>
      </w:del>
      <w:ins w:id="100" w:author="Dave Bridges" w:date="2019-05-16T18:32:00Z">
        <w:r w:rsidR="00151F74">
          <w:rPr>
            <w:rFonts w:asciiTheme="minorHAnsi" w:hAnsiTheme="minorHAnsi"/>
          </w:rPr>
          <w:t>but</w:t>
        </w:r>
        <w:r w:rsidR="00151F74" w:rsidRPr="00DA16D7">
          <w:rPr>
            <w:rFonts w:asciiTheme="minorHAnsi" w:hAnsiTheme="minorHAnsi"/>
          </w:rPr>
          <w:t xml:space="preserve"> </w:t>
        </w:r>
      </w:ins>
      <w:del w:id="101" w:author="Dave Bridges" w:date="2019-05-16T18:31:00Z">
        <w:r w:rsidR="00F573B3" w:rsidRPr="00DA16D7" w:rsidDel="00151F74">
          <w:rPr>
            <w:rFonts w:asciiTheme="minorHAnsi" w:hAnsiTheme="minorHAnsi"/>
          </w:rPr>
          <w:delText xml:space="preserve">that </w:delText>
        </w:r>
      </w:del>
      <w:ins w:id="102" w:author="Dave Bridges" w:date="2019-05-16T18:31:00Z">
        <w:r w:rsidR="00151F74">
          <w:rPr>
            <w:rFonts w:asciiTheme="minorHAnsi" w:hAnsiTheme="minorHAnsi"/>
          </w:rPr>
          <w:t>the</w:t>
        </w:r>
        <w:r w:rsidR="00151F74" w:rsidRPr="00DA16D7">
          <w:rPr>
            <w:rFonts w:asciiTheme="minorHAnsi" w:hAnsiTheme="minorHAnsi"/>
          </w:rPr>
          <w:t xml:space="preserve"> </w:t>
        </w:r>
      </w:ins>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del w:id="103" w:author="Dave Bridges" w:date="2019-05-16T18:32:00Z">
        <w:r w:rsidR="00F573B3" w:rsidRPr="00DA16D7" w:rsidDel="00151F74">
          <w:rPr>
            <w:rFonts w:asciiTheme="minorHAnsi" w:hAnsiTheme="minorHAnsi"/>
          </w:rPr>
          <w:delText xml:space="preserve">through </w:delText>
        </w:r>
        <w:r w:rsidR="00D823F3" w:rsidRPr="00DA16D7" w:rsidDel="00151F74">
          <w:rPr>
            <w:rFonts w:asciiTheme="minorHAnsi" w:hAnsiTheme="minorHAnsi"/>
          </w:rPr>
          <w:delText>triglyceride</w:delText>
        </w:r>
        <w:r w:rsidR="00F573B3" w:rsidRPr="00DA16D7" w:rsidDel="00151F74">
          <w:rPr>
            <w:rFonts w:asciiTheme="minorHAnsi" w:hAnsiTheme="minorHAnsi"/>
          </w:rPr>
          <w:delText xml:space="preserve"> accumulation</w:delText>
        </w:r>
        <w:r w:rsidR="0087648E" w:rsidRPr="00DA16D7" w:rsidDel="00151F74">
          <w:rPr>
            <w:rFonts w:asciiTheme="minorHAnsi" w:hAnsiTheme="minorHAnsi"/>
          </w:rPr>
          <w:delText xml:space="preserve"> </w:delText>
        </w:r>
        <w:r w:rsidR="00136D4C" w:rsidRPr="00DA16D7" w:rsidDel="00151F74">
          <w:rPr>
            <w:rFonts w:asciiTheme="minorHAnsi" w:hAnsiTheme="minorHAnsi"/>
          </w:rPr>
          <w:delText xml:space="preserve">in response to </w:delText>
        </w:r>
        <w:r w:rsidR="0087648E" w:rsidRPr="00DA16D7" w:rsidDel="00151F74">
          <w:rPr>
            <w:rFonts w:asciiTheme="minorHAnsi" w:hAnsiTheme="minorHAnsi"/>
          </w:rPr>
          <w:delText>a high fat diet</w:delText>
        </w:r>
      </w:del>
      <w:ins w:id="104" w:author="Dave Bridges" w:date="2019-05-16T18:32:00Z">
        <w:r w:rsidR="00151F74">
          <w:rPr>
            <w:rFonts w:asciiTheme="minorHAnsi" w:hAnsiTheme="minorHAnsi"/>
          </w:rPr>
          <w:t>via changes in energy balance</w:t>
        </w:r>
      </w:ins>
      <w:r w:rsidR="00041C32" w:rsidRPr="00DA16D7">
        <w:rPr>
          <w:rFonts w:asciiTheme="minorHAnsi" w:hAnsiTheme="minorHAnsi"/>
        </w:rPr>
        <w:t>.</w:t>
      </w:r>
      <w:r w:rsidR="0087648E" w:rsidRPr="00DA16D7">
        <w:rPr>
          <w:rFonts w:asciiTheme="minorHAnsi" w:hAnsiTheme="minorHAnsi"/>
        </w:rPr>
        <w:t xml:space="preserve"> </w:t>
      </w:r>
    </w:p>
    <w:p w14:paraId="3BD73669" w14:textId="77777777" w:rsidR="00B04B43" w:rsidRPr="00DA16D7" w:rsidRDefault="00B04B43" w:rsidP="0087648E">
      <w:pPr>
        <w:rPr>
          <w:rFonts w:asciiTheme="minorHAnsi" w:hAnsiTheme="minorHAnsi"/>
        </w:rPr>
      </w:pPr>
    </w:p>
    <w:p w14:paraId="5F6B43F1" w14:textId="4049F03F" w:rsidR="00E7425C" w:rsidRPr="00DA16D7" w:rsidRDefault="00B04B43" w:rsidP="00E7425C">
      <w:pPr>
        <w:pStyle w:val="Heading2"/>
        <w:rPr>
          <w:rFonts w:asciiTheme="minorHAnsi" w:hAnsiTheme="minorHAnsi"/>
        </w:rPr>
      </w:pPr>
      <w:r w:rsidRPr="00DA16D7">
        <w:rPr>
          <w:rFonts w:asciiTheme="minorHAnsi" w:hAnsiTheme="minorHAnsi"/>
        </w:rPr>
        <w:t>A</w:t>
      </w:r>
      <w:r w:rsidR="00E7425C" w:rsidRPr="00DA16D7">
        <w:rPr>
          <w:rFonts w:asciiTheme="minorHAnsi" w:hAnsiTheme="minorHAnsi"/>
        </w:rPr>
        <w:t xml:space="preserve">blation of Muscle </w:t>
      </w:r>
      <w:r w:rsidR="00E7425C" w:rsidRPr="00DA16D7">
        <w:rPr>
          <w:rFonts w:asciiTheme="minorHAnsi" w:hAnsiTheme="minorHAnsi"/>
          <w:i/>
        </w:rPr>
        <w:t>Tsc1</w:t>
      </w:r>
      <w:r w:rsidR="00E7425C" w:rsidRPr="00DA16D7">
        <w:rPr>
          <w:rFonts w:asciiTheme="minorHAnsi" w:hAnsiTheme="minorHAnsi"/>
        </w:rPr>
        <w:t xml:space="preserve"> Results in </w:t>
      </w:r>
      <w:r w:rsidR="00E0148A" w:rsidRPr="00DA16D7">
        <w:rPr>
          <w:rFonts w:asciiTheme="minorHAnsi" w:hAnsiTheme="minorHAnsi"/>
        </w:rPr>
        <w:t xml:space="preserve">Increased </w:t>
      </w:r>
      <w:r w:rsidR="00E7425C" w:rsidRPr="00DA16D7">
        <w:rPr>
          <w:rFonts w:asciiTheme="minorHAnsi" w:hAnsiTheme="minorHAnsi"/>
        </w:rPr>
        <w:t xml:space="preserve">Oxidative </w:t>
      </w:r>
      <w:r w:rsidR="003D4E33" w:rsidRPr="00DA16D7">
        <w:rPr>
          <w:rFonts w:asciiTheme="minorHAnsi" w:hAnsiTheme="minorHAnsi"/>
        </w:rPr>
        <w:t xml:space="preserve">Enzymes in </w:t>
      </w:r>
      <w:r w:rsidR="00E7425C" w:rsidRPr="00DA16D7">
        <w:rPr>
          <w:rFonts w:asciiTheme="minorHAnsi" w:hAnsiTheme="minorHAnsi"/>
        </w:rPr>
        <w:t>Muscle Fibers and Upregulation of Fatty Acid/Amino Acid Uptake Genes</w:t>
      </w:r>
    </w:p>
    <w:p w14:paraId="1C3DAE43" w14:textId="4E943842" w:rsidR="00F82FCB" w:rsidRPr="00DA16D7" w:rsidRDefault="001E44FD" w:rsidP="003669B1">
      <w:pPr>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ins w:id="105" w:author="Stephenson, Erin" w:date="2019-05-01T09:54:00Z">
        <w:r w:rsidR="000739C0">
          <w:rPr>
            <w:rFonts w:asciiTheme="minorHAnsi" w:hAnsiTheme="minorHAnsi"/>
          </w:rPr>
          <w:t xml:space="preserve"> from 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w:t>
        </w:r>
      </w:ins>
      <w:ins w:id="106" w:author="Stephenson, Erin" w:date="2019-05-01T09:55:00Z">
        <w:r w:rsidR="000739C0">
          <w:rPr>
            <w:rFonts w:asciiTheme="minorHAnsi" w:hAnsiTheme="minorHAnsi"/>
          </w:rPr>
          <w:t xml:space="preserve">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ins>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significantly differentially expressed genes in these animals, including </w:t>
      </w:r>
      <w:r w:rsidR="00496562" w:rsidRPr="00DA16D7">
        <w:rPr>
          <w:rFonts w:asciiTheme="minorHAnsi" w:hAnsiTheme="minorHAnsi"/>
        </w:rPr>
        <w:t>2464</w:t>
      </w:r>
      <w:r w:rsidR="0032099B" w:rsidRPr="00DA16D7">
        <w:rPr>
          <w:rFonts w:asciiTheme="minorHAnsi" w:hAnsiTheme="minorHAnsi"/>
        </w:rPr>
        <w:t xml:space="preserve"> </w:t>
      </w:r>
      <w:r w:rsidR="0032099B" w:rsidRPr="00DA16D7">
        <w:rPr>
          <w:rFonts w:asciiTheme="minorHAnsi" w:hAnsiTheme="minorHAnsi"/>
        </w:rPr>
        <w:lastRenderedPageBreak/>
        <w:t xml:space="preserve">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 xml:space="preserve">genes,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D72F59">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3,49]"},"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D72F59">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3]"},"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ins w:id="107" w:author="Stephenson, Erin" w:date="2019-05-01T10:04:00Z">
        <w:r w:rsidR="00914681">
          <w:rPr>
            <w:rFonts w:asciiTheme="minorHAnsi" w:hAnsiTheme="minorHAnsi"/>
          </w:rPr>
          <w:t>Other gene sets that we</w:t>
        </w:r>
      </w:ins>
      <w:r w:rsidR="007E574F" w:rsidRPr="00DA16D7">
        <w:rPr>
          <w:rFonts w:asciiTheme="minorHAnsi" w:hAnsiTheme="minorHAnsi"/>
        </w:rPr>
        <w:t xml:space="preserve"> identified </w:t>
      </w:r>
      <w:ins w:id="108" w:author="Stephenson, Erin" w:date="2019-05-01T10:04:00Z">
        <w:r w:rsidR="00914681">
          <w:rPr>
            <w:rFonts w:asciiTheme="minorHAnsi" w:hAnsiTheme="minorHAnsi"/>
          </w:rPr>
          <w:t xml:space="preserve">as being upregulated </w:t>
        </w:r>
      </w:ins>
      <w:ins w:id="109" w:author="Stephenson, Erin" w:date="2019-05-01T10:06:00Z">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ins>
      <w:ins w:id="110" w:author="Stephenson, Erin" w:date="2019-05-01T10:04:00Z">
        <w:r w:rsidR="00914681">
          <w:rPr>
            <w:rFonts w:asciiTheme="minorHAnsi" w:hAnsiTheme="minorHAnsi"/>
          </w:rPr>
          <w:t>in skeletal muscle</w:t>
        </w:r>
      </w:ins>
      <w:ins w:id="111" w:author="Stephenson, Erin" w:date="2019-05-01T10:05:00Z">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ins>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D72F59">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0]"},"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calcium trafficking, </w:t>
      </w:r>
      <w:commentRangeStart w:id="112"/>
      <w:commentRangeStart w:id="113"/>
      <w:r w:rsidR="00574315" w:rsidRPr="00DA16D7">
        <w:rPr>
          <w:rFonts w:asciiTheme="minorHAnsi" w:hAnsiTheme="minorHAnsi"/>
        </w:rPr>
        <w:t>protein synthesis</w:t>
      </w:r>
      <w:commentRangeEnd w:id="112"/>
      <w:r w:rsidR="006A621A">
        <w:rPr>
          <w:rStyle w:val="CommentReference"/>
          <w:rFonts w:asciiTheme="minorHAnsi" w:hAnsiTheme="minorHAnsi" w:cstheme="minorBidi"/>
        </w:rPr>
        <w:commentReference w:id="112"/>
      </w:r>
      <w:commentRangeEnd w:id="113"/>
      <w:r w:rsidR="00680BDA">
        <w:rPr>
          <w:rStyle w:val="CommentReference"/>
          <w:rFonts w:asciiTheme="minorHAnsi" w:hAnsiTheme="minorHAnsi" w:cstheme="minorBidi"/>
        </w:rPr>
        <w:commentReference w:id="113"/>
      </w:r>
      <w:r w:rsidR="00574315" w:rsidRPr="00DA16D7">
        <w:rPr>
          <w:rFonts w:asciiTheme="minorHAnsi" w:hAnsiTheme="minorHAnsi"/>
        </w:rPr>
        <w:t xml:space="preserve">, and </w:t>
      </w:r>
      <w:r w:rsidR="007E574F" w:rsidRPr="00DA16D7">
        <w:rPr>
          <w:rFonts w:asciiTheme="minorHAnsi" w:hAnsiTheme="minorHAnsi"/>
        </w:rPr>
        <w:t>amino acid and fatty acid transport</w:t>
      </w:r>
      <w:ins w:id="114" w:author="Stephenson, Erin" w:date="2019-05-01T14:57:00Z">
        <w:r w:rsidR="00540BA7">
          <w:rPr>
            <w:rFonts w:asciiTheme="minorHAnsi" w:hAnsiTheme="minorHAnsi"/>
          </w:rPr>
          <w:t xml:space="preserve"> (Figure 4)</w:t>
        </w:r>
      </w:ins>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w:t>
      </w:r>
      <w:commentRangeStart w:id="115"/>
      <w:commentRangeStart w:id="116"/>
      <w:r w:rsidR="00D5799A" w:rsidRPr="00DA16D7">
        <w:rPr>
          <w:rFonts w:asciiTheme="minorHAnsi" w:hAnsiTheme="minorHAnsi"/>
        </w:rPr>
        <w:t>acid</w:t>
      </w:r>
      <w:commentRangeEnd w:id="115"/>
      <w:r w:rsidR="008672B1">
        <w:rPr>
          <w:rStyle w:val="CommentReference"/>
          <w:rFonts w:asciiTheme="minorHAnsi" w:hAnsiTheme="minorHAnsi" w:cstheme="minorBidi"/>
        </w:rPr>
        <w:commentReference w:id="115"/>
      </w:r>
      <w:commentRangeEnd w:id="116"/>
      <w:r w:rsidR="00680BDA">
        <w:rPr>
          <w:rStyle w:val="CommentReference"/>
          <w:rFonts w:asciiTheme="minorHAnsi" w:hAnsiTheme="minorHAnsi" w:cstheme="minorBidi"/>
        </w:rPr>
        <w:commentReference w:id="116"/>
      </w:r>
      <w:r w:rsidR="00D5799A" w:rsidRPr="00DA16D7">
        <w:rPr>
          <w:rFonts w:asciiTheme="minorHAnsi" w:hAnsiTheme="minorHAnsi"/>
        </w:rPr>
        <w:t xml:space="preserve">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ins w:id="117" w:author="Stephenson, Erin" w:date="2019-05-01T14:57:00Z">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ins>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p>
    <w:p w14:paraId="59D0B110" w14:textId="77777777" w:rsidR="00F82FCB" w:rsidRPr="00DA16D7" w:rsidRDefault="00F82FCB" w:rsidP="003669B1">
      <w:pPr>
        <w:rPr>
          <w:rFonts w:asciiTheme="minorHAnsi" w:hAnsiTheme="minorHAnsi"/>
        </w:rPr>
      </w:pPr>
    </w:p>
    <w:p w14:paraId="110F4F58" w14:textId="6E3A8C4B" w:rsidR="00B0472F" w:rsidRPr="00EB62CD" w:rsidRDefault="007E574F" w:rsidP="003669B1">
      <w:pPr>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fiber type and observed increases in </w:t>
      </w:r>
      <w:ins w:id="118" w:author="Stephenson, Erin" w:date="2019-05-01T15:43:00Z">
        <w:r w:rsidR="00491AAA">
          <w:rPr>
            <w:rFonts w:asciiTheme="minorHAnsi" w:hAnsiTheme="minorHAnsi"/>
          </w:rPr>
          <w:t xml:space="preserve">markers for </w:t>
        </w:r>
      </w:ins>
      <w:r w:rsidR="00F82FCB" w:rsidRPr="00EB62CD">
        <w:rPr>
          <w:rFonts w:asciiTheme="minorHAnsi" w:hAnsiTheme="minorHAnsi"/>
        </w:rPr>
        <w:t>oxidative</w:t>
      </w:r>
      <w:r w:rsidRPr="00EB62CD">
        <w:rPr>
          <w:rFonts w:asciiTheme="minorHAnsi" w:hAnsiTheme="minorHAnsi"/>
        </w:rPr>
        <w:t xml:space="preserve"> fiber</w:t>
      </w:r>
      <w:ins w:id="119" w:author="Stephenson, Erin" w:date="2019-05-01T15:43:00Z">
        <w:r w:rsidR="00491AAA">
          <w:rPr>
            <w:rFonts w:asciiTheme="minorHAnsi" w:hAnsiTheme="minorHAnsi"/>
          </w:rPr>
          <w:t>s</w:t>
        </w:r>
      </w:ins>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ins w:id="120" w:author="Stephenson, Erin" w:date="2019-05-01T15:13:00Z">
        <w:r w:rsidR="00050159">
          <w:rPr>
            <w:rFonts w:asciiTheme="minorHAnsi" w:hAnsiTheme="minorHAnsi"/>
            <w:i/>
          </w:rPr>
          <w:t>, Mb,</w:t>
        </w:r>
      </w:ins>
      <w:ins w:id="121" w:author="Stephenson, Erin" w:date="2019-05-01T15:37:00Z">
        <w:r w:rsidR="00B57479">
          <w:rPr>
            <w:rFonts w:asciiTheme="minorHAnsi" w:hAnsiTheme="minorHAnsi"/>
            <w:i/>
          </w:rPr>
          <w:t xml:space="preserve"> Tnnc1,</w:t>
        </w:r>
      </w:ins>
      <w:ins w:id="122" w:author="Stephenson, Erin" w:date="2019-05-01T15:13:00Z">
        <w:r w:rsidR="00050159">
          <w:rPr>
            <w:rFonts w:asciiTheme="minorHAnsi" w:hAnsiTheme="minorHAnsi"/>
            <w:i/>
          </w:rPr>
          <w:t xml:space="preserve"> Tnni1</w:t>
        </w:r>
      </w:ins>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a downregulation of </w:t>
      </w:r>
      <w:ins w:id="123" w:author="Stephenson, Erin" w:date="2019-05-01T15:43:00Z">
        <w:r w:rsidR="00B3367D">
          <w:rPr>
            <w:rFonts w:asciiTheme="minorHAnsi" w:hAnsiTheme="minorHAnsi"/>
          </w:rPr>
          <w:t xml:space="preserve">markers for </w:t>
        </w:r>
      </w:ins>
      <w:r w:rsidR="00F82FCB" w:rsidRPr="00EB62CD">
        <w:rPr>
          <w:rFonts w:asciiTheme="minorHAnsi" w:hAnsiTheme="minorHAnsi"/>
        </w:rPr>
        <w:t>glycolytic fiber</w:t>
      </w:r>
      <w:ins w:id="124" w:author="Stephenson, Erin" w:date="2019-05-01T15:43:00Z">
        <w:r w:rsidR="00B3367D">
          <w:rPr>
            <w:rFonts w:asciiTheme="minorHAnsi" w:hAnsiTheme="minorHAnsi"/>
          </w:rPr>
          <w:t>s</w:t>
        </w:r>
      </w:ins>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ins w:id="125" w:author="Stephenson, Erin" w:date="2019-05-01T15:16:00Z">
        <w:r w:rsidR="00173344">
          <w:rPr>
            <w:rFonts w:asciiTheme="minorHAnsi" w:hAnsiTheme="minorHAnsi"/>
            <w:i/>
          </w:rPr>
          <w:t xml:space="preserve">, </w:t>
        </w:r>
        <w:proofErr w:type="spellStart"/>
        <w:r w:rsidR="00173344">
          <w:rPr>
            <w:rFonts w:asciiTheme="minorHAnsi" w:hAnsiTheme="minorHAnsi"/>
            <w:i/>
          </w:rPr>
          <w:t>Pvalb</w:t>
        </w:r>
        <w:proofErr w:type="spellEnd"/>
        <w:r w:rsidR="00173344">
          <w:rPr>
            <w:rFonts w:asciiTheme="minorHAnsi" w:hAnsiTheme="minorHAnsi"/>
            <w:i/>
          </w:rPr>
          <w:t xml:space="preserve">, </w:t>
        </w:r>
      </w:ins>
      <w:ins w:id="126" w:author="Stephenson, Erin" w:date="2019-05-01T15:36:00Z">
        <w:r w:rsidR="00B57479">
          <w:rPr>
            <w:rFonts w:asciiTheme="minorHAnsi" w:hAnsiTheme="minorHAnsi"/>
            <w:i/>
          </w:rPr>
          <w:t xml:space="preserve">Tnnc2, </w:t>
        </w:r>
      </w:ins>
      <w:ins w:id="127" w:author="Stephenson, Erin" w:date="2019-05-01T15:16:00Z">
        <w:r w:rsidR="00173344">
          <w:rPr>
            <w:rFonts w:asciiTheme="minorHAnsi" w:hAnsiTheme="minorHAnsi"/>
            <w:i/>
          </w:rPr>
          <w:t>Tnni2</w:t>
        </w:r>
      </w:ins>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ins w:id="128" w:author="Stephenson, Erin" w:date="2019-05-01T15:16:00Z">
        <w:r w:rsidR="00173344">
          <w:rPr>
            <w:rFonts w:asciiTheme="minorHAnsi" w:hAnsiTheme="minorHAnsi"/>
          </w:rPr>
          <w:t>s</w:t>
        </w:r>
      </w:ins>
      <w:r w:rsidR="00B04B43" w:rsidRPr="00EB62CD">
        <w:rPr>
          <w:rFonts w:asciiTheme="minorHAnsi" w:hAnsiTheme="minorHAnsi"/>
        </w:rPr>
        <w:t xml:space="preserve"> </w:t>
      </w:r>
      <w:r w:rsidR="00776D93" w:rsidRPr="00EB62CD">
        <w:rPr>
          <w:rFonts w:asciiTheme="minorHAnsi" w:hAnsiTheme="minorHAnsi"/>
        </w:rPr>
        <w:t>4C</w:t>
      </w:r>
      <w:ins w:id="129" w:author="Stephenson, Erin" w:date="2019-05-01T15:16:00Z">
        <w:r w:rsidR="00173344">
          <w:rPr>
            <w:rFonts w:asciiTheme="minorHAnsi" w:hAnsiTheme="minorHAnsi"/>
          </w:rPr>
          <w:t xml:space="preserve"> and E</w:t>
        </w:r>
      </w:ins>
      <w:ins w:id="130" w:author="Stephenson, Erin" w:date="2019-05-01T15:42:00Z">
        <w:r w:rsidR="00B7129F">
          <w:rPr>
            <w:rFonts w:asciiTheme="minorHAnsi" w:hAnsiTheme="minorHAnsi"/>
          </w:rPr>
          <w:t>, and Supplementary Table 1</w:t>
        </w:r>
      </w:ins>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ins w:id="131" w:author="Stephenson, Erin" w:date="2019-05-01T15:44:00Z">
        <w:r w:rsidR="00B3367D">
          <w:rPr>
            <w:rFonts w:asciiTheme="minorHAnsi" w:hAnsiTheme="minorHAnsi"/>
          </w:rPr>
          <w:t xml:space="preserve">also </w:t>
        </w:r>
      </w:ins>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substantially more NADH</w:t>
      </w:r>
      <w:ins w:id="132" w:author="Dave Bridges" w:date="2019-05-16T18:34:00Z">
        <w:r w:rsidR="00106108">
          <w:rPr>
            <w:rFonts w:asciiTheme="minorHAnsi" w:hAnsiTheme="minorHAnsi"/>
          </w:rPr>
          <w:t>/NBT</w:t>
        </w:r>
      </w:ins>
      <w:r w:rsidR="00F82FCB" w:rsidRPr="00EB62CD">
        <w:rPr>
          <w:rFonts w:asciiTheme="minorHAnsi" w:hAnsiTheme="minorHAnsi"/>
        </w:rPr>
        <w:t xml:space="preserve"> </w:t>
      </w:r>
      <w:del w:id="133" w:author="Dave Bridges" w:date="2019-05-16T18:34:00Z">
        <w:r w:rsidR="005731CE" w:rsidRPr="00EB62CD" w:rsidDel="00106108">
          <w:rPr>
            <w:rFonts w:asciiTheme="minorHAnsi" w:hAnsiTheme="minorHAnsi"/>
          </w:rPr>
          <w:delText>activity</w:delText>
        </w:r>
        <w:r w:rsidR="00063E75" w:rsidRPr="00EB62CD" w:rsidDel="00106108">
          <w:rPr>
            <w:rFonts w:asciiTheme="minorHAnsi" w:hAnsiTheme="minorHAnsi"/>
          </w:rPr>
          <w:delText xml:space="preserve"> </w:delText>
        </w:r>
      </w:del>
      <w:ins w:id="134" w:author="Dave Bridges" w:date="2019-05-16T18:34:00Z">
        <w:r w:rsidR="00106108">
          <w:rPr>
            <w:rFonts w:asciiTheme="minorHAnsi" w:hAnsiTheme="minorHAnsi"/>
          </w:rPr>
          <w:t>staining</w:t>
        </w:r>
        <w:r w:rsidR="00106108" w:rsidRPr="00EB62CD">
          <w:rPr>
            <w:rFonts w:asciiTheme="minorHAnsi" w:hAnsiTheme="minorHAnsi"/>
          </w:rPr>
          <w:t xml:space="preserve"> </w:t>
        </w:r>
      </w:ins>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D72F59">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1]"},"properties":{"noteIndex":0},"schema":"https://github.com/citation-style-language/schema/raw/master/csl-citation.json"}</w:instrText>
      </w:r>
      <w:r w:rsidR="00EB62CD">
        <w:rPr>
          <w:rFonts w:asciiTheme="minorHAnsi" w:hAnsiTheme="minorHAnsi"/>
        </w:rPr>
        <w:fldChar w:fldCharType="separate"/>
      </w:r>
      <w:r w:rsidR="00D72F59" w:rsidRPr="00D72F59">
        <w:rPr>
          <w:rFonts w:asciiTheme="minorHAnsi" w:hAnsiTheme="minorHAnsi"/>
          <w:noProof/>
        </w:rPr>
        <w:t>[20,52]</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DBD8E86" w14:textId="77777777" w:rsidR="00B0472F" w:rsidRPr="00C9104B" w:rsidRDefault="00B0472F" w:rsidP="003669B1">
      <w:pPr>
        <w:rPr>
          <w:rFonts w:asciiTheme="minorHAnsi" w:hAnsiTheme="minorHAnsi"/>
        </w:rPr>
      </w:pPr>
    </w:p>
    <w:p w14:paraId="7AA0CBBF" w14:textId="1E7278FA" w:rsidR="00F82FCB" w:rsidRPr="00C9104B" w:rsidRDefault="00B0472F" w:rsidP="003669B1">
      <w:pPr>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1646E7" w:rsidRPr="00C9104B">
        <w:rPr>
          <w:rFonts w:asciiTheme="minorHAnsi" w:hAnsiTheme="minorHAnsi"/>
        </w:rPr>
        <w:t>4</w:t>
      </w:r>
      <w:r w:rsidR="001646E7">
        <w:rPr>
          <w:rFonts w:asciiTheme="minorHAnsi" w:hAnsiTheme="minorHAnsi"/>
        </w:rPr>
        <w:t>E</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D72F59">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D72F59">
        <w:rPr>
          <w:rFonts w:ascii="Cambria Math" w:hAnsi="Cambria Math" w:cs="Cambria Math"/>
        </w:rPr>
        <w:instrText>∼</w:instrText>
      </w:r>
      <w:r w:rsidR="00D72F59">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2–55]"},"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w:t>
      </w:r>
      <w:commentRangeStart w:id="135"/>
      <w:commentRangeStart w:id="136"/>
      <w:r w:rsidR="00412036" w:rsidRPr="00C9104B">
        <w:rPr>
          <w:rFonts w:asciiTheme="minorHAnsi" w:hAnsiTheme="minorHAnsi"/>
        </w:rPr>
        <w:t xml:space="preserve">Sarcolipin </w:t>
      </w:r>
      <w:r w:rsidR="003D7B6E" w:rsidRPr="00C9104B">
        <w:rPr>
          <w:rFonts w:asciiTheme="minorHAnsi" w:hAnsiTheme="minorHAnsi"/>
        </w:rPr>
        <w:t>was increased</w:t>
      </w:r>
      <w:r w:rsidR="00917778" w:rsidRPr="00C9104B">
        <w:rPr>
          <w:rFonts w:asciiTheme="minorHAnsi" w:hAnsiTheme="minorHAnsi"/>
        </w:rPr>
        <w:t xml:space="preserve"> </w:t>
      </w:r>
      <w:proofErr w:type="gramStart"/>
      <w:r w:rsidR="00917778" w:rsidRPr="00C9104B">
        <w:rPr>
          <w:rFonts w:asciiTheme="minorHAnsi" w:hAnsiTheme="minorHAnsi"/>
        </w:rPr>
        <w:t>4.1 fold</w:t>
      </w:r>
      <w:commentRangeEnd w:id="135"/>
      <w:proofErr w:type="gramEnd"/>
      <w:r w:rsidR="001925FF">
        <w:rPr>
          <w:rStyle w:val="CommentReference"/>
          <w:rFonts w:asciiTheme="minorHAnsi" w:hAnsiTheme="minorHAnsi" w:cstheme="minorBidi"/>
        </w:rPr>
        <w:commentReference w:id="135"/>
      </w:r>
      <w:commentRangeEnd w:id="136"/>
      <w:r w:rsidR="00106108">
        <w:rPr>
          <w:rStyle w:val="CommentReference"/>
          <w:rFonts w:asciiTheme="minorHAnsi" w:hAnsiTheme="minorHAnsi" w:cstheme="minorBidi"/>
        </w:rPr>
        <w:commentReference w:id="136"/>
      </w:r>
      <w:r w:rsidR="00917778" w:rsidRPr="00C9104B">
        <w:rPr>
          <w:rFonts w:asciiTheme="minorHAnsi" w:hAnsiTheme="minorHAnsi"/>
        </w:rPr>
        <w:t xml:space="preserve">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r w:rsidR="00A55716">
        <w:rPr>
          <w:rFonts w:asciiTheme="minorHAnsi" w:hAnsiTheme="minorHAnsi"/>
        </w:rPr>
        <w:t xml:space="preserve"> and Supplementary Table 1</w:t>
      </w:r>
      <w:r w:rsidR="000E3FEC">
        <w:rPr>
          <w:rFonts w:asciiTheme="minorHAnsi" w:hAnsiTheme="minorHAnsi"/>
        </w:rPr>
        <w:t xml:space="preserve">),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4E),</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p>
    <w:p w14:paraId="691BFF81" w14:textId="77777777" w:rsidR="00D86AFE" w:rsidRPr="00DA16D7" w:rsidRDefault="00D86AFE" w:rsidP="003669B1">
      <w:pPr>
        <w:rPr>
          <w:rFonts w:asciiTheme="minorHAnsi" w:hAnsiTheme="minorHAnsi"/>
        </w:rPr>
      </w:pPr>
    </w:p>
    <w:p w14:paraId="1F27174D" w14:textId="13536B3C" w:rsidR="00D86AFE" w:rsidRPr="00512BF7" w:rsidRDefault="00D86AFE" w:rsidP="00D86AFE">
      <w:pPr>
        <w:pStyle w:val="Heading2"/>
        <w:rPr>
          <w:rFonts w:asciiTheme="minorHAnsi" w:hAnsiTheme="minorHAnsi"/>
        </w:rPr>
      </w:pPr>
      <w:r w:rsidRPr="00512BF7">
        <w:rPr>
          <w:rFonts w:asciiTheme="minorHAnsi" w:hAnsiTheme="minorHAnsi"/>
        </w:rPr>
        <w:t xml:space="preserve">Deletion of </w:t>
      </w:r>
      <w:r w:rsidRPr="00512BF7">
        <w:rPr>
          <w:rFonts w:asciiTheme="minorHAnsi" w:hAnsiTheme="minorHAnsi"/>
          <w:i/>
        </w:rPr>
        <w:t>Tsc1</w:t>
      </w:r>
      <w:r w:rsidRPr="00512BF7">
        <w:rPr>
          <w:rFonts w:asciiTheme="minorHAnsi" w:hAnsiTheme="minorHAnsi"/>
        </w:rPr>
        <w:t xml:space="preserve"> in Muscle Tissues Reduces Life</w:t>
      </w:r>
      <w:r w:rsidR="005A04FA" w:rsidRPr="00512BF7">
        <w:rPr>
          <w:rFonts w:asciiTheme="minorHAnsi" w:hAnsiTheme="minorHAnsi"/>
        </w:rPr>
        <w:t>s</w:t>
      </w:r>
      <w:r w:rsidRPr="00512BF7">
        <w:rPr>
          <w:rFonts w:asciiTheme="minorHAnsi" w:hAnsiTheme="minorHAnsi"/>
        </w:rPr>
        <w:t>pan.</w:t>
      </w:r>
    </w:p>
    <w:p w14:paraId="32631B9D" w14:textId="3A95EE4A" w:rsidR="00D86AFE" w:rsidRPr="00512BF7" w:rsidRDefault="00A22660" w:rsidP="00D86AFE">
      <w:pPr>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 xml:space="preserve">ncreased signs of aging, including hunched and scruffy </w:t>
      </w:r>
      <w:r w:rsidR="00D86AFE" w:rsidRPr="00512BF7">
        <w:rPr>
          <w:rFonts w:asciiTheme="minorHAnsi" w:hAnsiTheme="minorHAnsi"/>
        </w:rPr>
        <w:lastRenderedPageBreak/>
        <w:t>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D86AFE">
      <w:pPr>
        <w:rPr>
          <w:rFonts w:asciiTheme="minorHAnsi" w:hAnsiTheme="minorHAnsi"/>
        </w:rPr>
      </w:pPr>
    </w:p>
    <w:p w14:paraId="7225E22F" w14:textId="7B35AAAA" w:rsidR="00D86AFE" w:rsidRPr="00512BF7" w:rsidRDefault="00425B32" w:rsidP="003669B1">
      <w:pPr>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7B624A">
      <w:pPr>
        <w:pStyle w:val="Heading1"/>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0CDEB5A7" w14:textId="77777777" w:rsidR="00A922D2" w:rsidRPr="00F4016C" w:rsidRDefault="00A922D2" w:rsidP="00A922D2">
      <w:pPr>
        <w:rPr>
          <w:rFonts w:asciiTheme="minorHAnsi" w:hAnsiTheme="minorHAnsi"/>
        </w:rPr>
      </w:pPr>
    </w:p>
    <w:p w14:paraId="0DC782D2" w14:textId="59029840" w:rsidR="001D06A0" w:rsidRDefault="001D7AC7" w:rsidP="001D06A0">
      <w:pPr>
        <w:rPr>
          <w:ins w:id="137" w:author="Dave Bridges" w:date="2019-05-17T18:16:00Z"/>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dependent</w:t>
      </w:r>
      <w:ins w:id="138" w:author="Dave Bridges" w:date="2019-05-17T18:15:00Z">
        <w:r w:rsidR="001D06A0">
          <w:rPr>
            <w:rFonts w:asciiTheme="minorHAnsi" w:hAnsiTheme="minorHAnsi"/>
          </w:rPr>
          <w:t>.</w:t>
        </w:r>
      </w:ins>
      <w:r w:rsidRPr="00F4016C">
        <w:rPr>
          <w:rFonts w:asciiTheme="minorHAnsi" w:hAnsiTheme="minorHAnsi"/>
        </w:rPr>
        <w:t xml:space="preserve"> </w:t>
      </w:r>
      <w:moveToRangeStart w:id="139" w:author="Dave Bridges" w:date="2019-05-17T18:15:00Z" w:name="move9009313"/>
      <w:moveTo w:id="140" w:author="Dave Bridges" w:date="2019-05-17T18:15:00Z">
        <w:del w:id="141" w:author="Dave Bridges" w:date="2019-05-17T18:15:00Z">
          <w:r w:rsidR="001D06A0" w:rsidDel="001D06A0">
            <w:rPr>
              <w:rFonts w:asciiTheme="minorHAnsi" w:hAnsiTheme="minorHAnsi"/>
            </w:rPr>
            <w:delText>Another</w:delText>
          </w:r>
        </w:del>
      </w:moveTo>
      <w:ins w:id="142" w:author="Dave Bridges" w:date="2019-05-17T18:15:00Z">
        <w:r w:rsidR="001D06A0">
          <w:rPr>
            <w:rFonts w:asciiTheme="minorHAnsi" w:hAnsiTheme="minorHAnsi"/>
          </w:rPr>
          <w:t>A limitation of the rapamycin experiments</w:t>
        </w:r>
      </w:ins>
      <w:moveTo w:id="143" w:author="Dave Bridges" w:date="2019-05-17T18:15:00Z">
        <w:r w:rsidR="001D06A0">
          <w:rPr>
            <w:rFonts w:asciiTheme="minorHAnsi" w:hAnsiTheme="minorHAnsi"/>
          </w:rPr>
          <w:t xml:space="preserve"> </w:t>
        </w:r>
        <w:del w:id="144" w:author="Dave Bridges" w:date="2019-05-17T18:15:00Z">
          <w:r w:rsidR="001D06A0" w:rsidDel="001D06A0">
            <w:rPr>
              <w:rFonts w:asciiTheme="minorHAnsi" w:hAnsiTheme="minorHAnsi"/>
            </w:rPr>
            <w:delText>consideration that must be made is that t</w:delText>
          </w:r>
          <w:r w:rsidR="001D06A0" w:rsidRPr="00160141" w:rsidDel="001D06A0">
            <w:rPr>
              <w:rFonts w:asciiTheme="minorHAnsi" w:hAnsiTheme="minorHAnsi"/>
            </w:rPr>
            <w:delText xml:space="preserve">he rapamycin experiments </w:delText>
          </w:r>
        </w:del>
        <w:r w:rsidR="001D06A0" w:rsidRPr="00160141">
          <w:rPr>
            <w:rFonts w:asciiTheme="minorHAnsi" w:hAnsiTheme="minorHAnsi"/>
          </w:rPr>
          <w:t xml:space="preserve">presented here </w:t>
        </w:r>
      </w:moveTo>
      <w:ins w:id="145" w:author="Dave Bridges" w:date="2019-05-17T18:16:00Z">
        <w:r w:rsidR="001D06A0">
          <w:rPr>
            <w:rFonts w:asciiTheme="minorHAnsi" w:hAnsiTheme="minorHAnsi"/>
          </w:rPr>
          <w:t xml:space="preserve">is that they </w:t>
        </w:r>
      </w:ins>
      <w:moveTo w:id="146" w:author="Dave Bridges" w:date="2019-05-17T18:15:00Z">
        <w:r w:rsidR="001D06A0" w:rsidRPr="00160141">
          <w:rPr>
            <w:rFonts w:asciiTheme="minorHAnsi" w:hAnsiTheme="minorHAnsi"/>
          </w:rPr>
          <w:t>do not speak to tissue specificity</w:t>
        </w:r>
      </w:moveTo>
      <w:ins w:id="147" w:author="Dave Bridges" w:date="2019-05-17T18:16:00Z">
        <w:r w:rsidR="001D06A0">
          <w:rPr>
            <w:rFonts w:asciiTheme="minorHAnsi" w:hAnsiTheme="minorHAnsi"/>
          </w:rPr>
          <w:t xml:space="preserve">.  </w:t>
        </w:r>
      </w:ins>
      <w:moveTo w:id="148" w:author="Dave Bridges" w:date="2019-05-17T18:15:00Z">
        <w:del w:id="149" w:author="Dave Bridges" w:date="2019-05-17T18:16:00Z">
          <w:r w:rsidR="001D06A0" w:rsidDel="001D06A0">
            <w:rPr>
              <w:rFonts w:asciiTheme="minorHAnsi" w:hAnsiTheme="minorHAnsi"/>
            </w:rPr>
            <w:delText>,</w:delText>
          </w:r>
        </w:del>
        <w:r w:rsidR="001D06A0">
          <w:rPr>
            <w:rFonts w:asciiTheme="minorHAnsi" w:hAnsiTheme="minorHAnsi"/>
          </w:rPr>
          <w:t xml:space="preserve"> </w:t>
        </w:r>
        <w:del w:id="150" w:author="Dave Bridges" w:date="2019-05-17T18:16:00Z">
          <w:r w:rsidR="001D06A0" w:rsidDel="001D06A0">
            <w:rPr>
              <w:rFonts w:asciiTheme="minorHAnsi" w:hAnsiTheme="minorHAnsi"/>
            </w:rPr>
            <w:delText>as</w:delText>
          </w:r>
        </w:del>
      </w:moveTo>
      <w:ins w:id="151" w:author="Dave Bridges" w:date="2019-05-17T18:16:00Z">
        <w:r w:rsidR="001D06A0">
          <w:rPr>
            <w:rFonts w:asciiTheme="minorHAnsi" w:hAnsiTheme="minorHAnsi"/>
          </w:rPr>
          <w:t>These results</w:t>
        </w:r>
      </w:ins>
      <w:moveTo w:id="152" w:author="Dave Bridges" w:date="2019-05-17T18:15:00Z">
        <w:r w:rsidR="001D06A0">
          <w:rPr>
            <w:rFonts w:asciiTheme="minorHAnsi" w:hAnsiTheme="minorHAnsi"/>
          </w:rPr>
          <w:t xml:space="preserve"> </w:t>
        </w:r>
        <w:del w:id="153" w:author="Dave Bridges" w:date="2019-05-17T18:16:00Z">
          <w:r w:rsidR="001D06A0" w:rsidRPr="00160141" w:rsidDel="001D06A0">
            <w:rPr>
              <w:rFonts w:asciiTheme="minorHAnsi" w:hAnsiTheme="minorHAnsi"/>
            </w:rPr>
            <w:delText xml:space="preserve">they </w:delText>
          </w:r>
        </w:del>
        <w:r w:rsidR="001D06A0" w:rsidRPr="00160141">
          <w:rPr>
            <w:rFonts w:asciiTheme="minorHAnsi" w:hAnsiTheme="minorHAnsi"/>
          </w:rPr>
          <w:t xml:space="preserve">are consistent with previous reports demonstrating rapamycin sensitivity in cold-induced thermogenesis </w:t>
        </w:r>
        <w:r w:rsidR="001D06A0" w:rsidRPr="00160141">
          <w:rPr>
            <w:rFonts w:asciiTheme="minorHAnsi" w:hAnsiTheme="minorHAnsi"/>
          </w:rPr>
          <w:fldChar w:fldCharType="begin" w:fldLock="1"/>
        </w:r>
        <w:r w:rsidR="001D06A0">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1D06A0" w:rsidRPr="00160141">
          <w:rPr>
            <w:rFonts w:asciiTheme="minorHAnsi" w:hAnsiTheme="minorHAnsi"/>
          </w:rPr>
          <w:fldChar w:fldCharType="separate"/>
        </w:r>
        <w:r w:rsidR="001D06A0" w:rsidRPr="00256914">
          <w:rPr>
            <w:rFonts w:asciiTheme="minorHAnsi" w:hAnsiTheme="minorHAnsi"/>
            <w:noProof/>
          </w:rPr>
          <w:t>[7,8]</w:t>
        </w:r>
        <w:r w:rsidR="001D06A0" w:rsidRPr="00160141">
          <w:rPr>
            <w:rFonts w:asciiTheme="minorHAnsi" w:hAnsiTheme="minorHAnsi"/>
          </w:rPr>
          <w:fldChar w:fldCharType="end"/>
        </w:r>
        <w:r w:rsidR="001D06A0" w:rsidRPr="00160141">
          <w:rPr>
            <w:rFonts w:asciiTheme="minorHAnsi" w:hAnsiTheme="minorHAnsi"/>
          </w:rPr>
          <w:t xml:space="preserve">.  While the focus of those studies has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  Furthermore, findings that mTORC1 is important for thermogenesis in both BAT and </w:t>
        </w:r>
        <w:r w:rsidR="001D06A0">
          <w:rPr>
            <w:rFonts w:asciiTheme="minorHAnsi" w:hAnsiTheme="minorHAnsi"/>
          </w:rPr>
          <w:t xml:space="preserve">skeletal </w:t>
        </w:r>
        <w:r w:rsidR="001D06A0"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1D06A0" w:rsidRPr="00160141">
          <w:rPr>
            <w:rFonts w:asciiTheme="minorHAnsi" w:hAnsiTheme="minorHAnsi"/>
          </w:rPr>
          <w:fldChar w:fldCharType="begin" w:fldLock="1"/>
        </w:r>
        <w:r w:rsidR="001D06A0">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5,71,72]","plainTextFormattedCitation":"[35,71,72]","previouslyFormattedCitation":"[35,70,71]"},"properties":{"noteIndex":0},"schema":"https://github.com/citation-style-language/schema/raw/master/csl-citation.json"}</w:instrText>
        </w:r>
        <w:r w:rsidR="001D06A0" w:rsidRPr="00160141">
          <w:rPr>
            <w:rFonts w:asciiTheme="minorHAnsi" w:hAnsiTheme="minorHAnsi"/>
          </w:rPr>
          <w:fldChar w:fldCharType="separate"/>
        </w:r>
        <w:r w:rsidR="001D06A0" w:rsidRPr="00D72F59">
          <w:rPr>
            <w:rFonts w:asciiTheme="minorHAnsi" w:hAnsiTheme="minorHAnsi"/>
            <w:noProof/>
          </w:rPr>
          <w:t>[35,71,72]</w:t>
        </w:r>
        <w:r w:rsidR="001D06A0" w:rsidRPr="00160141">
          <w:rPr>
            <w:rFonts w:asciiTheme="minorHAnsi" w:hAnsiTheme="minorHAnsi"/>
          </w:rPr>
          <w:fldChar w:fldCharType="end"/>
        </w:r>
        <w:r w:rsidR="001D06A0" w:rsidRPr="00160141">
          <w:rPr>
            <w:rFonts w:asciiTheme="minorHAnsi" w:hAnsiTheme="minorHAnsi"/>
          </w:rPr>
          <w:t xml:space="preserve">.  </w:t>
        </w:r>
        <w:r w:rsidR="001D06A0">
          <w:rPr>
            <w:rFonts w:asciiTheme="minorHAnsi" w:hAnsiTheme="minorHAnsi"/>
          </w:rPr>
          <w:t xml:space="preserve">Thus, it is reasonable to </w:t>
        </w:r>
        <w:r w:rsidR="001D06A0" w:rsidRPr="00160141">
          <w:rPr>
            <w:rFonts w:asciiTheme="minorHAnsi" w:hAnsiTheme="minorHAnsi"/>
          </w:rPr>
          <w:t xml:space="preserve">propose that nutrient overload may </w:t>
        </w:r>
        <w:r w:rsidR="001D06A0">
          <w:rPr>
            <w:rFonts w:asciiTheme="minorHAnsi" w:hAnsiTheme="minorHAnsi"/>
          </w:rPr>
          <w:t>p</w:t>
        </w:r>
        <w:r w:rsidR="001D06A0" w:rsidRPr="00160141">
          <w:rPr>
            <w:rFonts w:asciiTheme="minorHAnsi" w:hAnsiTheme="minorHAnsi"/>
          </w:rPr>
          <w:t xml:space="preserve">romote ineffective catabolism </w:t>
        </w:r>
        <w:r w:rsidR="001D06A0">
          <w:rPr>
            <w:rFonts w:asciiTheme="minorHAnsi" w:hAnsiTheme="minorHAnsi"/>
          </w:rPr>
          <w:t>as a way of reducing</w:t>
        </w:r>
        <w:r w:rsidR="001D06A0" w:rsidRPr="00160141">
          <w:rPr>
            <w:rFonts w:asciiTheme="minorHAnsi" w:hAnsiTheme="minorHAnsi"/>
          </w:rPr>
          <w:t xml:space="preserve"> </w:t>
        </w:r>
        <w:r w:rsidR="001D06A0">
          <w:rPr>
            <w:rFonts w:asciiTheme="minorHAnsi" w:hAnsiTheme="minorHAnsi"/>
          </w:rPr>
          <w:t xml:space="preserve">systemic </w:t>
        </w:r>
        <w:r w:rsidR="001D06A0" w:rsidRPr="00160141">
          <w:rPr>
            <w:rFonts w:asciiTheme="minorHAnsi" w:hAnsiTheme="minorHAnsi"/>
          </w:rPr>
          <w:t>nutrient stress.</w:t>
        </w:r>
      </w:moveTo>
    </w:p>
    <w:p w14:paraId="02DDF775" w14:textId="77777777" w:rsidR="001D06A0" w:rsidRPr="003952DE" w:rsidRDefault="001D06A0" w:rsidP="001D06A0">
      <w:pPr>
        <w:rPr>
          <w:moveTo w:id="154" w:author="Dave Bridges" w:date="2019-05-17T18:15:00Z"/>
          <w:rFonts w:asciiTheme="minorHAnsi" w:hAnsiTheme="minorHAnsi"/>
        </w:rPr>
      </w:pPr>
    </w:p>
    <w:moveToRangeEnd w:id="139"/>
    <w:p w14:paraId="2ACC73E2" w14:textId="02A23385" w:rsidR="00063666" w:rsidDel="001D06A0" w:rsidRDefault="001D7AC7" w:rsidP="00475EC8">
      <w:pPr>
        <w:rPr>
          <w:del w:id="155" w:author="Dave Bridges" w:date="2019-05-17T18:17:00Z"/>
          <w:rFonts w:asciiTheme="minorHAnsi" w:hAnsiTheme="minorHAnsi"/>
        </w:rPr>
      </w:pPr>
      <w:del w:id="156" w:author="Dave Bridges" w:date="2019-05-17T18:16:00Z">
        <w:r w:rsidRPr="00F4016C" w:rsidDel="001D06A0">
          <w:rPr>
            <w:rFonts w:asciiTheme="minorHAnsi" w:hAnsiTheme="minorHAnsi"/>
          </w:rPr>
          <w:delText>and that</w:delText>
        </w:r>
      </w:del>
      <w:ins w:id="157" w:author="Dave Bridges" w:date="2019-05-17T18:16:00Z">
        <w:r w:rsidR="001D06A0">
          <w:rPr>
            <w:rFonts w:asciiTheme="minorHAnsi" w:hAnsiTheme="minorHAnsi"/>
          </w:rPr>
          <w:t>We demonstrate</w:t>
        </w:r>
      </w:ins>
      <w:r w:rsidRPr="00F4016C">
        <w:rPr>
          <w:rFonts w:asciiTheme="minorHAnsi" w:hAnsiTheme="minorHAnsi"/>
        </w:rPr>
        <w:t xml:space="preserve"> elevated </w:t>
      </w:r>
      <w:r w:rsidR="00FA5CC0" w:rsidRPr="00F4016C">
        <w:rPr>
          <w:rFonts w:asciiTheme="minorHAnsi" w:hAnsiTheme="minorHAnsi"/>
        </w:rPr>
        <w:t xml:space="preserve">energy expenditure </w:t>
      </w:r>
      <w:ins w:id="158" w:author="Dave Bridges" w:date="2019-05-17T18:18:00Z">
        <w:r w:rsidR="001D06A0">
          <w:rPr>
            <w:rFonts w:asciiTheme="minorHAnsi" w:hAnsiTheme="minorHAnsi"/>
          </w:rPr>
          <w:t>is</w:t>
        </w:r>
      </w:ins>
      <w:ins w:id="159" w:author="Dave Bridges" w:date="2019-05-17T18:17:00Z">
        <w:r w:rsidR="001D06A0">
          <w:rPr>
            <w:rFonts w:asciiTheme="minorHAnsi" w:hAnsiTheme="minorHAnsi"/>
          </w:rPr>
          <w:t xml:space="preserve"> </w:t>
        </w:r>
      </w:ins>
      <w:r w:rsidRPr="00F4016C">
        <w:rPr>
          <w:rFonts w:asciiTheme="minorHAnsi" w:hAnsiTheme="minorHAnsi"/>
        </w:rPr>
        <w:t>caused by</w:t>
      </w:r>
      <w:r w:rsidR="00FA5CC0"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C1</w:t>
      </w:r>
      <w:ins w:id="160" w:author="Dave Bridges" w:date="2019-05-17T18:17:00Z">
        <w:r w:rsidR="001D06A0">
          <w:rPr>
            <w:rFonts w:asciiTheme="minorHAnsi" w:hAnsiTheme="minorHAnsi"/>
          </w:rPr>
          <w:t>, and that this</w:t>
        </w:r>
      </w:ins>
      <w:r w:rsidR="00543A43" w:rsidRPr="00F4016C">
        <w:rPr>
          <w:rFonts w:asciiTheme="minorHAnsi" w:hAnsiTheme="minorHAnsi"/>
        </w:rPr>
        <w:t xml:space="preserve">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ins w:id="161" w:author="Dave Bridges" w:date="2019-05-17T18:17:00Z">
        <w:r w:rsidR="001D06A0">
          <w:rPr>
            <w:rFonts w:asciiTheme="minorHAnsi" w:hAnsiTheme="minorHAnsi"/>
          </w:rPr>
          <w:t xml:space="preserve">  </w:t>
        </w:r>
      </w:ins>
    </w:p>
    <w:p w14:paraId="0798D98C" w14:textId="39F26385" w:rsidR="00FA5CC0" w:rsidRPr="003952DE" w:rsidDel="001D06A0" w:rsidRDefault="00FA5CC0" w:rsidP="00475EC8">
      <w:pPr>
        <w:rPr>
          <w:del w:id="162" w:author="Dave Bridges" w:date="2019-05-17T18:15:00Z"/>
          <w:rFonts w:asciiTheme="minorHAnsi" w:hAnsiTheme="minorHAnsi"/>
        </w:rPr>
      </w:pPr>
    </w:p>
    <w:p w14:paraId="08A8E639" w14:textId="755914F5" w:rsidR="001D06A0" w:rsidRPr="00C2256A" w:rsidDel="001D06A0" w:rsidRDefault="00D86AFE" w:rsidP="001D06A0">
      <w:pPr>
        <w:rPr>
          <w:del w:id="163" w:author="Dave Bridges" w:date="2019-05-17T18:19:00Z"/>
          <w:moveTo w:id="164" w:author="Dave Bridges" w:date="2019-05-17T18:18:00Z"/>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w:t>
      </w:r>
      <w:commentRangeStart w:id="165"/>
      <w:del w:id="166" w:author="Dave Bridges" w:date="2019-05-16T18:36:00Z">
        <w:r w:rsidRPr="003952DE" w:rsidDel="00106108">
          <w:rPr>
            <w:rFonts w:asciiTheme="minorHAnsi" w:hAnsiTheme="minorHAnsi"/>
          </w:rPr>
          <w:delText xml:space="preserve">20-217% </w:delText>
        </w:r>
      </w:del>
      <w:r w:rsidRPr="003952DE">
        <w:rPr>
          <w:rFonts w:asciiTheme="minorHAnsi" w:hAnsiTheme="minorHAnsi"/>
        </w:rPr>
        <w:t>decreased</w:t>
      </w:r>
      <w:commentRangeEnd w:id="165"/>
      <w:r w:rsidR="00106108">
        <w:rPr>
          <w:rStyle w:val="CommentReference"/>
          <w:rFonts w:asciiTheme="minorHAnsi" w:hAnsiTheme="minorHAnsi" w:cstheme="minorBidi"/>
        </w:rPr>
        <w:commentReference w:id="165"/>
      </w:r>
      <w:r w:rsidRPr="003952DE">
        <w:rPr>
          <w:rFonts w:asciiTheme="minorHAnsi" w:hAnsiTheme="minorHAnsi"/>
        </w:rPr>
        <w:t xml:space="preserve">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D72F59">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6,57]"},"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D72F59">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8]"},"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ins w:id="167" w:author="Dave Bridges" w:date="2019-05-17T18:18:00Z">
        <w:r w:rsidR="001D06A0" w:rsidRPr="001D06A0">
          <w:rPr>
            <w:rFonts w:asciiTheme="minorHAnsi" w:hAnsiTheme="minorHAnsi"/>
          </w:rPr>
          <w:t xml:space="preserve"> </w:t>
        </w:r>
      </w:ins>
      <w:moveToRangeStart w:id="168" w:author="Dave Bridges" w:date="2019-05-17T18:18:00Z" w:name="move9009534"/>
      <w:moveTo w:id="169" w:author="Dave Bridges" w:date="2019-05-17T18:18:00Z">
        <w:r w:rsidR="001D06A0" w:rsidRPr="00C2256A">
          <w:rPr>
            <w:rFonts w:asciiTheme="minorHAnsi" w:hAnsiTheme="minorHAnsi"/>
          </w:rPr>
          <w:t xml:space="preserve">Transcriptional profiling across species has identified downregulation of </w:t>
        </w:r>
        <w:r w:rsidR="001D06A0" w:rsidRPr="00C2256A">
          <w:rPr>
            <w:rFonts w:asciiTheme="minorHAnsi" w:hAnsiTheme="minorHAnsi"/>
          </w:rPr>
          <w:lastRenderedPageBreak/>
          <w:t>mitochondrial genes in skeletal muscle as a common aging signature</w:t>
        </w:r>
        <w:r w:rsidR="001D06A0">
          <w:rPr>
            <w:rFonts w:asciiTheme="minorHAnsi" w:hAnsiTheme="minorHAnsi"/>
          </w:rPr>
          <w:t xml:space="preserve"> </w:t>
        </w:r>
        <w:r w:rsidR="001D06A0">
          <w:rPr>
            <w:rFonts w:asciiTheme="minorHAnsi" w:hAnsiTheme="minorHAnsi"/>
          </w:rPr>
          <w:fldChar w:fldCharType="begin" w:fldLock="1"/>
        </w:r>
        <w:r w:rsidR="001D06A0">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1D06A0">
          <w:rPr>
            <w:rFonts w:ascii="Cambria Math" w:hAnsi="Cambria Math" w:cs="Cambria Math"/>
          </w:rPr>
          <w:instrText>∼</w:instrText>
        </w:r>
        <w:r w:rsidR="001D06A0">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1D06A0">
          <w:rPr>
            <w:rFonts w:ascii="Cambria Math" w:hAnsi="Cambria Math" w:cs="Cambria Math"/>
          </w:rPr>
          <w:instrText>∼</w:instrText>
        </w:r>
        <w:r w:rsidR="001D06A0">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3,74]","plainTextFormattedCitation":"[73,74]","previouslyFormattedCitation":"[72,73]"},"properties":{"noteIndex":0},"schema":"https://github.com/citation-style-language/schema/raw/master/csl-citation.json"}</w:instrText>
        </w:r>
        <w:r w:rsidR="001D06A0">
          <w:rPr>
            <w:rFonts w:asciiTheme="minorHAnsi" w:hAnsiTheme="minorHAnsi"/>
          </w:rPr>
          <w:fldChar w:fldCharType="separate"/>
        </w:r>
        <w:r w:rsidR="001D06A0" w:rsidRPr="00D72F59">
          <w:rPr>
            <w:rFonts w:asciiTheme="minorHAnsi" w:hAnsiTheme="minorHAnsi"/>
            <w:noProof/>
          </w:rPr>
          <w:t>[73,74]</w:t>
        </w:r>
        <w:r w:rsidR="001D06A0">
          <w:rPr>
            <w:rFonts w:asciiTheme="minorHAnsi" w:hAnsiTheme="minorHAnsi"/>
          </w:rPr>
          <w:fldChar w:fldCharType="end"/>
        </w:r>
        <w:r w:rsidR="001D06A0" w:rsidRPr="00C2256A">
          <w:rPr>
            <w:rFonts w:asciiTheme="minorHAnsi" w:hAnsiTheme="minorHAnsi"/>
          </w:rPr>
          <w:t xml:space="preserve">, whereas loss of skeletal muscle mitochondrial function is associated with age-related sarcopenia in </w:t>
        </w:r>
        <w:r w:rsidR="001D06A0" w:rsidRPr="00F7080E">
          <w:rPr>
            <w:rFonts w:asciiTheme="minorHAnsi" w:hAnsiTheme="minorHAnsi"/>
            <w:i/>
          </w:rPr>
          <w:t xml:space="preserve">C. </w:t>
        </w:r>
        <w:proofErr w:type="spellStart"/>
        <w:r w:rsidR="001D06A0" w:rsidRPr="00F7080E">
          <w:rPr>
            <w:rFonts w:asciiTheme="minorHAnsi" w:hAnsiTheme="minorHAnsi"/>
            <w:i/>
          </w:rPr>
          <w:t>elegans</w:t>
        </w:r>
        <w:proofErr w:type="spellEnd"/>
        <w:r w:rsidR="001D06A0" w:rsidRPr="00C2256A">
          <w:rPr>
            <w:rFonts w:asciiTheme="minorHAnsi" w:hAnsiTheme="minorHAnsi"/>
          </w:rPr>
          <w:t xml:space="preserve"> </w:t>
        </w:r>
        <w:r w:rsidR="001D06A0">
          <w:rPr>
            <w:rFonts w:asciiTheme="minorHAnsi" w:hAnsiTheme="minorHAnsi"/>
          </w:rPr>
          <w:fldChar w:fldCharType="begin" w:fldLock="1"/>
        </w:r>
        <w:r w:rsidR="001D06A0">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5]","plainTextFormattedCitation":"[75]","previouslyFormattedCitation":"[74]"},"properties":{"noteIndex":0},"schema":"https://github.com/citation-style-language/schema/raw/master/csl-citation.json"}</w:instrText>
        </w:r>
        <w:r w:rsidR="001D06A0">
          <w:rPr>
            <w:rFonts w:asciiTheme="minorHAnsi" w:hAnsiTheme="minorHAnsi"/>
          </w:rPr>
          <w:fldChar w:fldCharType="separate"/>
        </w:r>
        <w:r w:rsidR="001D06A0" w:rsidRPr="00D72F59">
          <w:rPr>
            <w:rFonts w:asciiTheme="minorHAnsi" w:hAnsiTheme="minorHAnsi"/>
            <w:noProof/>
          </w:rPr>
          <w:t>[75]</w:t>
        </w:r>
        <w:r w:rsidR="001D06A0">
          <w:rPr>
            <w:rFonts w:asciiTheme="minorHAnsi" w:hAnsiTheme="minorHAnsi"/>
          </w:rPr>
          <w:fldChar w:fldCharType="end"/>
        </w:r>
        <w:r w:rsidR="001D06A0">
          <w:rPr>
            <w:rFonts w:asciiTheme="minorHAnsi" w:hAnsiTheme="minorHAnsi"/>
          </w:rPr>
          <w:t xml:space="preserve">. </w:t>
        </w:r>
        <w:r w:rsidR="001D06A0" w:rsidRPr="00C2256A">
          <w:rPr>
            <w:rFonts w:asciiTheme="minorHAnsi" w:hAnsiTheme="minorHAnsi"/>
          </w:rPr>
          <w:t xml:space="preserve">Candidate gene studies on aging have implicated genes with important roles in skeletal muscle metabolism, including </w:t>
        </w:r>
        <w:r w:rsidR="001D06A0" w:rsidRPr="00C2256A">
          <w:rPr>
            <w:rFonts w:asciiTheme="minorHAnsi" w:hAnsiTheme="minorHAnsi"/>
            <w:i/>
          </w:rPr>
          <w:t>IGF1R</w:t>
        </w:r>
        <w:r w:rsidR="001D06A0" w:rsidRPr="00C2256A">
          <w:rPr>
            <w:rFonts w:asciiTheme="minorHAnsi" w:hAnsiTheme="minorHAnsi"/>
          </w:rPr>
          <w:t xml:space="preserve">, </w:t>
        </w:r>
        <w:r w:rsidR="001D06A0" w:rsidRPr="00C2256A">
          <w:rPr>
            <w:rFonts w:asciiTheme="minorHAnsi" w:hAnsiTheme="minorHAnsi"/>
            <w:i/>
          </w:rPr>
          <w:t>AKT1</w:t>
        </w:r>
        <w:r w:rsidR="001D06A0" w:rsidRPr="00C2256A">
          <w:rPr>
            <w:rFonts w:asciiTheme="minorHAnsi" w:hAnsiTheme="minorHAnsi"/>
          </w:rPr>
          <w:t xml:space="preserve"> and </w:t>
        </w:r>
        <w:r w:rsidR="001D06A0" w:rsidRPr="00C2256A">
          <w:rPr>
            <w:rFonts w:asciiTheme="minorHAnsi" w:hAnsiTheme="minorHAnsi"/>
            <w:i/>
          </w:rPr>
          <w:t xml:space="preserve">FOXO3A </w:t>
        </w:r>
        <w:r w:rsidR="001D06A0" w:rsidRPr="00C2256A">
          <w:rPr>
            <w:rFonts w:asciiTheme="minorHAnsi" w:hAnsiTheme="minorHAnsi"/>
          </w:rPr>
          <w:fldChar w:fldCharType="begin" w:fldLock="1"/>
        </w:r>
        <w:r w:rsidR="001D06A0">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6,77]","plainTextFormattedCitation":"[76,77]","previouslyFormattedCitation":"[75,76]"},"properties":{"noteIndex":0},"schema":"https://github.com/citation-style-language/schema/raw/master/csl-citation.json"}</w:instrText>
        </w:r>
        <w:r w:rsidR="001D06A0" w:rsidRPr="00C2256A">
          <w:rPr>
            <w:rFonts w:asciiTheme="minorHAnsi" w:hAnsiTheme="minorHAnsi"/>
          </w:rPr>
          <w:fldChar w:fldCharType="separate"/>
        </w:r>
        <w:r w:rsidR="001D06A0" w:rsidRPr="00D72F59">
          <w:rPr>
            <w:rFonts w:asciiTheme="minorHAnsi" w:hAnsiTheme="minorHAnsi"/>
            <w:noProof/>
          </w:rPr>
          <w:t>[76,77]</w:t>
        </w:r>
        <w:r w:rsidR="001D06A0" w:rsidRPr="00C2256A">
          <w:rPr>
            <w:rFonts w:asciiTheme="minorHAnsi" w:hAnsiTheme="minorHAnsi"/>
          </w:rPr>
          <w:fldChar w:fldCharType="end"/>
        </w:r>
        <w:r w:rsidR="001D06A0" w:rsidRPr="00C2256A">
          <w:rPr>
            <w:rFonts w:asciiTheme="minorHAnsi" w:hAnsiTheme="minorHAnsi"/>
          </w:rPr>
          <w:t xml:space="preserve">, genes that are also linked to mTORC1 signaling. In humans, polymorphisms in </w:t>
        </w:r>
        <w:r w:rsidR="001D06A0" w:rsidRPr="00C2256A">
          <w:rPr>
            <w:rFonts w:asciiTheme="minorHAnsi" w:hAnsiTheme="minorHAnsi"/>
            <w:i/>
          </w:rPr>
          <w:t>FOXO3A</w:t>
        </w:r>
        <w:r w:rsidR="001D06A0" w:rsidRPr="00C2256A">
          <w:rPr>
            <w:rFonts w:asciiTheme="minorHAnsi" w:hAnsiTheme="minorHAnsi"/>
          </w:rPr>
          <w:t xml:space="preserve"> have been associated with lengthened lifespan</w:t>
        </w:r>
        <w:r w:rsidR="001D06A0">
          <w:rPr>
            <w:rFonts w:asciiTheme="minorHAnsi" w:hAnsiTheme="minorHAnsi"/>
          </w:rPr>
          <w:t xml:space="preserve"> </w:t>
        </w:r>
        <w:r w:rsidR="001D06A0" w:rsidRPr="00C2256A">
          <w:rPr>
            <w:rFonts w:asciiTheme="minorHAnsi" w:hAnsiTheme="minorHAnsi"/>
          </w:rPr>
          <w:fldChar w:fldCharType="begin" w:fldLock="1"/>
        </w:r>
        <w:r w:rsidR="001D06A0">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7–83]","plainTextFormattedCitation":"[77–83]","previouslyFormattedCitation":"[76–82]"},"properties":{"noteIndex":0},"schema":"https://github.com/citation-style-language/schema/raw/master/csl-citation.json"}</w:instrText>
        </w:r>
        <w:r w:rsidR="001D06A0" w:rsidRPr="00C2256A">
          <w:rPr>
            <w:rFonts w:asciiTheme="minorHAnsi" w:hAnsiTheme="minorHAnsi"/>
          </w:rPr>
          <w:fldChar w:fldCharType="separate"/>
        </w:r>
        <w:r w:rsidR="001D06A0" w:rsidRPr="00D72F59">
          <w:rPr>
            <w:rFonts w:asciiTheme="minorHAnsi" w:hAnsiTheme="minorHAnsi"/>
            <w:noProof/>
          </w:rPr>
          <w:t>[77–83]</w:t>
        </w:r>
        <w:r w:rsidR="001D06A0" w:rsidRPr="00C2256A">
          <w:rPr>
            <w:rFonts w:asciiTheme="minorHAnsi" w:hAnsiTheme="minorHAnsi"/>
          </w:rPr>
          <w:fldChar w:fldCharType="end"/>
        </w:r>
        <w:r w:rsidR="001D06A0" w:rsidRPr="00C2256A">
          <w:rPr>
            <w:rFonts w:asciiTheme="minorHAnsi" w:hAnsiTheme="minorHAnsi"/>
          </w:rPr>
          <w:t xml:space="preserve">, whereas both mouse and fruit fly models of </w:t>
        </w:r>
        <w:r w:rsidR="001D06A0" w:rsidRPr="00C2256A">
          <w:rPr>
            <w:rFonts w:asciiTheme="minorHAnsi" w:hAnsiTheme="minorHAnsi"/>
            <w:i/>
          </w:rPr>
          <w:t>FOXO3A</w:t>
        </w:r>
        <w:r w:rsidR="001D06A0" w:rsidRPr="00C2256A">
          <w:rPr>
            <w:rFonts w:asciiTheme="minorHAnsi" w:hAnsiTheme="minorHAnsi"/>
          </w:rPr>
          <w:t xml:space="preserve"> loss of function result in stronger and longer living model organisms </w:t>
        </w:r>
        <w:r w:rsidR="001D06A0" w:rsidRPr="00C2256A">
          <w:rPr>
            <w:rFonts w:asciiTheme="minorHAnsi" w:hAnsiTheme="minorHAnsi"/>
          </w:rPr>
          <w:fldChar w:fldCharType="begin" w:fldLock="1"/>
        </w:r>
        <w:r w:rsidR="001D06A0">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4–86]","plainTextFormattedCitation":"[84–86]","previouslyFormattedCitation":"[83–85]"},"properties":{"noteIndex":0},"schema":"https://github.com/citation-style-language/schema/raw/master/csl-citation.json"}</w:instrText>
        </w:r>
        <w:r w:rsidR="001D06A0" w:rsidRPr="00C2256A">
          <w:rPr>
            <w:rFonts w:asciiTheme="minorHAnsi" w:hAnsiTheme="minorHAnsi"/>
          </w:rPr>
          <w:fldChar w:fldCharType="separate"/>
        </w:r>
        <w:r w:rsidR="001D06A0" w:rsidRPr="00D72F59">
          <w:rPr>
            <w:rFonts w:asciiTheme="minorHAnsi" w:hAnsiTheme="minorHAnsi"/>
            <w:noProof/>
          </w:rPr>
          <w:t>[84–86]</w:t>
        </w:r>
        <w:r w:rsidR="001D06A0" w:rsidRPr="00C2256A">
          <w:rPr>
            <w:rFonts w:asciiTheme="minorHAnsi" w:hAnsiTheme="minorHAnsi"/>
          </w:rPr>
          <w:fldChar w:fldCharType="end"/>
        </w:r>
        <w:r w:rsidR="001D06A0" w:rsidRPr="00C2256A">
          <w:rPr>
            <w:rFonts w:asciiTheme="minorHAnsi" w:hAnsiTheme="minorHAnsi"/>
          </w:rPr>
          <w:t xml:space="preserve">. Indeed, nonagenarians show downregulation of mTOR pathway genes </w:t>
        </w:r>
        <w:r w:rsidR="001D06A0">
          <w:rPr>
            <w:rFonts w:asciiTheme="minorHAnsi" w:hAnsiTheme="minorHAnsi"/>
          </w:rPr>
          <w:fldChar w:fldCharType="begin" w:fldLock="1"/>
        </w:r>
        <w:r w:rsidR="001D06A0">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7]","plainTextFormattedCitation":"[87]","previouslyFormattedCitation":"[86]"},"properties":{"noteIndex":0},"schema":"https://github.com/citation-style-language/schema/raw/master/csl-citation.json"}</w:instrText>
        </w:r>
        <w:r w:rsidR="001D06A0">
          <w:rPr>
            <w:rFonts w:asciiTheme="minorHAnsi" w:hAnsiTheme="minorHAnsi"/>
          </w:rPr>
          <w:fldChar w:fldCharType="separate"/>
        </w:r>
        <w:r w:rsidR="001D06A0" w:rsidRPr="00D72F59">
          <w:rPr>
            <w:rFonts w:asciiTheme="minorHAnsi" w:hAnsiTheme="minorHAnsi"/>
            <w:noProof/>
          </w:rPr>
          <w:t>[87]</w:t>
        </w:r>
        <w:r w:rsidR="001D06A0">
          <w:rPr>
            <w:rFonts w:asciiTheme="minorHAnsi" w:hAnsiTheme="minorHAnsi"/>
          </w:rPr>
          <w:fldChar w:fldCharType="end"/>
        </w:r>
        <w:r w:rsidR="001D06A0" w:rsidRPr="00C2256A">
          <w:rPr>
            <w:rFonts w:asciiTheme="minorHAnsi" w:hAnsiTheme="minorHAnsi"/>
          </w:rPr>
          <w:t>, supporting a role for decreased mTOR signaling in human longevity</w:t>
        </w:r>
        <w:r w:rsidR="001D06A0">
          <w:rPr>
            <w:rFonts w:asciiTheme="minorHAnsi" w:hAnsiTheme="minorHAnsi"/>
          </w:rPr>
          <w:t xml:space="preserve">, whereas in rats, inhibition of mTORC1 via </w:t>
        </w:r>
        <w:proofErr w:type="spellStart"/>
        <w:r w:rsidR="001D06A0">
          <w:rPr>
            <w:rFonts w:asciiTheme="minorHAnsi" w:hAnsiTheme="minorHAnsi"/>
          </w:rPr>
          <w:t>rapalog</w:t>
        </w:r>
        <w:proofErr w:type="spellEnd"/>
        <w:r w:rsidR="001D06A0">
          <w:rPr>
            <w:rFonts w:asciiTheme="minorHAnsi" w:hAnsiTheme="minorHAnsi"/>
          </w:rPr>
          <w:t xml:space="preserve"> treatment ameliorates age-related sarcopenia </w:t>
        </w:r>
        <w:r w:rsidR="001D06A0">
          <w:rPr>
            <w:rFonts w:asciiTheme="minorHAnsi" w:hAnsiTheme="minorHAnsi"/>
          </w:rPr>
          <w:fldChar w:fldCharType="begin" w:fldLock="1"/>
        </w:r>
        <w:r w:rsidR="001D06A0">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88]","plainTextFormattedCitation":"[88]","previouslyFormattedCitation":"[87]"},"properties":{"noteIndex":0},"schema":"https://github.com/citation-style-language/schema/raw/master/csl-citation.json"}</w:instrText>
        </w:r>
        <w:r w:rsidR="001D06A0">
          <w:rPr>
            <w:rFonts w:asciiTheme="minorHAnsi" w:hAnsiTheme="minorHAnsi"/>
          </w:rPr>
          <w:fldChar w:fldCharType="separate"/>
        </w:r>
        <w:r w:rsidR="001D06A0" w:rsidRPr="00D72F59">
          <w:rPr>
            <w:rFonts w:asciiTheme="minorHAnsi" w:hAnsiTheme="minorHAnsi"/>
            <w:noProof/>
          </w:rPr>
          <w:t>[88]</w:t>
        </w:r>
        <w:r w:rsidR="001D06A0">
          <w:rPr>
            <w:rFonts w:asciiTheme="minorHAnsi" w:hAnsiTheme="minorHAnsi"/>
          </w:rPr>
          <w:fldChar w:fldCharType="end"/>
        </w:r>
        <w:r w:rsidR="001D06A0">
          <w:rPr>
            <w:rFonts w:asciiTheme="minorHAnsi" w:hAnsiTheme="minorHAnsi"/>
          </w:rPr>
          <w:t>. Here, we</w:t>
        </w:r>
        <w:r w:rsidR="001D06A0" w:rsidRPr="00D06907">
          <w:t xml:space="preserve"> </w:t>
        </w:r>
        <w:r w:rsidR="001D06A0">
          <w:rPr>
            <w:rFonts w:asciiTheme="minorHAnsi" w:hAnsiTheme="minorHAnsi"/>
          </w:rPr>
          <w:t>show that despite an apparent increase in muscles oxidative phenotype, constituent activation of mTORC1 in skeletal muscle decreases lifespan in mice, a finding that is in consensus with other models of mTORC1 activation</w:t>
        </w:r>
        <w:r w:rsidR="001D06A0" w:rsidRPr="00256914">
          <w:rPr>
            <w:rFonts w:asciiTheme="minorHAnsi" w:hAnsiTheme="minorHAnsi"/>
          </w:rPr>
          <w:t xml:space="preserve"> </w:t>
        </w:r>
        <w:r w:rsidR="001D06A0" w:rsidRPr="00256914">
          <w:rPr>
            <w:rFonts w:asciiTheme="minorHAnsi" w:hAnsiTheme="minorHAnsi"/>
          </w:rPr>
          <w:fldChar w:fldCharType="begin" w:fldLock="1"/>
        </w:r>
        <w:r w:rsidR="001D06A0">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1D06A0" w:rsidRPr="00256914">
          <w:rPr>
            <w:rFonts w:asciiTheme="minorHAnsi" w:hAnsiTheme="minorHAnsi"/>
          </w:rPr>
          <w:fldChar w:fldCharType="separate"/>
        </w:r>
        <w:r w:rsidR="001D06A0" w:rsidRPr="008C4B08">
          <w:rPr>
            <w:rFonts w:asciiTheme="minorHAnsi" w:hAnsiTheme="minorHAnsi"/>
            <w:noProof/>
          </w:rPr>
          <w:t>[25–27]</w:t>
        </w:r>
        <w:r w:rsidR="001D06A0" w:rsidRPr="00256914">
          <w:rPr>
            <w:rFonts w:asciiTheme="minorHAnsi" w:hAnsiTheme="minorHAnsi"/>
          </w:rPr>
          <w:fldChar w:fldCharType="end"/>
        </w:r>
        <w:r w:rsidR="001D06A0">
          <w:rPr>
            <w:rFonts w:asciiTheme="minorHAnsi" w:hAnsiTheme="minorHAnsi"/>
          </w:rPr>
          <w:t>.</w:t>
        </w:r>
      </w:moveTo>
    </w:p>
    <w:moveToRangeEnd w:id="168"/>
    <w:p w14:paraId="744D5694" w14:textId="48D78E2C" w:rsidR="00636AD6" w:rsidRPr="004E6B13" w:rsidRDefault="00636AD6" w:rsidP="00475EC8">
      <w:pPr>
        <w:rPr>
          <w:rFonts w:asciiTheme="minorHAnsi" w:hAnsiTheme="minorHAnsi"/>
        </w:rPr>
      </w:pPr>
    </w:p>
    <w:p w14:paraId="410E172E" w14:textId="77777777" w:rsidR="000F21C9" w:rsidRPr="00193754" w:rsidRDefault="000F21C9" w:rsidP="00475EC8">
      <w:pPr>
        <w:rPr>
          <w:rFonts w:asciiTheme="minorHAnsi" w:hAnsiTheme="minorHAnsi"/>
        </w:rPr>
      </w:pPr>
    </w:p>
    <w:p w14:paraId="49A3E61D" w14:textId="67DE3877"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D72F59">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0]","plainTextFormattedCitation":"[60]","previouslyFormattedCitation":"[59]"},"properties":{"noteIndex":0},"schema":"https://github.com/citation-style-language/schema/raw/master/csl-citation.json"}</w:instrText>
      </w:r>
      <w:r w:rsidR="00D80E5F">
        <w:rPr>
          <w:rFonts w:asciiTheme="minorHAnsi" w:hAnsiTheme="minorHAnsi"/>
        </w:rPr>
        <w:fldChar w:fldCharType="separate"/>
      </w:r>
      <w:r w:rsidR="00D72F59" w:rsidRPr="00D72F59">
        <w:rPr>
          <w:rFonts w:asciiTheme="minorHAnsi" w:hAnsiTheme="minorHAnsi"/>
          <w:noProof/>
        </w:rPr>
        <w:t>[60]</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47CC9AB0" w:rsidR="00353CAF" w:rsidRPr="002A4A68" w:rsidRDefault="00353CAF" w:rsidP="00475EC8">
      <w:pPr>
        <w:rPr>
          <w:rFonts w:asciiTheme="minorHAnsi" w:hAnsiTheme="minorHAnsi"/>
        </w:rPr>
      </w:pPr>
    </w:p>
    <w:p w14:paraId="6BBAD6A4" w14:textId="10C12342" w:rsidR="00A3201B" w:rsidRPr="0098299D" w:rsidRDefault="003272C0" w:rsidP="00475EC8">
      <w:pPr>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D72F59">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1]","plainTextFormattedCitation":"[61]","previouslyFormattedCitation":"[60]"},"properties":{"noteIndex":0},"schema":"https://github.com/citation-style-language/schema/raw/master/csl-citation.json"}</w:instrText>
      </w:r>
      <w:r w:rsidR="004A737E">
        <w:rPr>
          <w:rFonts w:asciiTheme="minorHAnsi" w:hAnsiTheme="minorHAnsi"/>
        </w:rPr>
        <w:fldChar w:fldCharType="separate"/>
      </w:r>
      <w:r w:rsidR="00D72F59" w:rsidRPr="00D72F59">
        <w:rPr>
          <w:rFonts w:asciiTheme="minorHAnsi" w:hAnsiTheme="minorHAnsi"/>
          <w:noProof/>
        </w:rPr>
        <w:t>[61]</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D72F59">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2]","plainTextFormattedCitation":"[62]","previouslyFormattedCitation":"[61]"},"properties":{"noteIndex":0},"schema":"https://github.com/citation-style-language/schema/raw/master/csl-citation.json"}</w:instrText>
      </w:r>
      <w:r w:rsidR="0098299D">
        <w:rPr>
          <w:rFonts w:asciiTheme="minorHAnsi" w:hAnsiTheme="minorHAnsi"/>
        </w:rPr>
        <w:fldChar w:fldCharType="separate"/>
      </w:r>
      <w:r w:rsidR="00D72F59" w:rsidRPr="00D72F59">
        <w:rPr>
          <w:rFonts w:asciiTheme="minorHAnsi" w:hAnsiTheme="minorHAnsi"/>
          <w:noProof/>
        </w:rPr>
        <w:t>[62]</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D341CE" w:rsidRPr="0098299D">
        <w:rPr>
          <w:rFonts w:asciiTheme="minorHAnsi" w:hAnsiTheme="minorHAnsi"/>
        </w:rPr>
        <w:t>]</w:t>
      </w:r>
      <w:r w:rsidR="00A857E8">
        <w:rPr>
          <w:rFonts w:asciiTheme="minorHAnsi" w:hAnsiTheme="minorHAnsi"/>
        </w:rPr>
        <w:t xml:space="preserve">, </w:t>
      </w:r>
      <w:r w:rsidR="001D120B" w:rsidRPr="0098299D">
        <w:rPr>
          <w:rFonts w:asciiTheme="minorHAnsi" w:hAnsiTheme="minorHAnsi"/>
        </w:rPr>
        <w:t xml:space="preserve">th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D72F59">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63]","plainTextFormattedCitation":"[53,63]","previouslyFormattedCitation":"[52,62]"},"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63]</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lastRenderedPageBreak/>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D72F59">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2–54]"},"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D72F59">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D72F59">
        <w:rPr>
          <w:rFonts w:ascii="Cambria Math" w:hAnsi="Cambria Math" w:cs="Cambria Math"/>
        </w:rPr>
        <w:instrText>∼</w:instrText>
      </w:r>
      <w:r w:rsidR="00D72F59">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475EC8">
      <w:pPr>
        <w:rPr>
          <w:rFonts w:asciiTheme="minorHAnsi" w:hAnsiTheme="minorHAnsi"/>
        </w:rPr>
      </w:pPr>
    </w:p>
    <w:p w14:paraId="3A6525E8" w14:textId="346D1DF9" w:rsidR="00542C29" w:rsidRPr="00B21BBD" w:rsidRDefault="00C53CF6" w:rsidP="00D8246A">
      <w:pPr>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D72F59">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4]","plainTextFormattedCitation":"[64]","previouslyFormattedCitation":"[63]"},"properties":{"noteIndex":0},"schema":"https://github.com/citation-style-language/schema/raw/master/csl-citation.json"}</w:instrText>
      </w:r>
      <w:r w:rsidR="00F72BF3">
        <w:rPr>
          <w:rFonts w:asciiTheme="minorHAnsi" w:hAnsiTheme="minorHAnsi"/>
        </w:rPr>
        <w:fldChar w:fldCharType="separate"/>
      </w:r>
      <w:r w:rsidR="00D72F59" w:rsidRPr="00D72F59">
        <w:rPr>
          <w:rFonts w:asciiTheme="minorHAnsi" w:hAnsiTheme="minorHAnsi"/>
          <w:noProof/>
        </w:rPr>
        <w:t>[64]</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D72F59">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5]","plainTextFormattedCitation":"[65]","previouslyFormattedCitation":"[64]"},"properties":{"noteIndex":0},"schema":"https://github.com/citation-style-language/schema/raw/master/csl-citation.json"}</w:instrText>
      </w:r>
      <w:r w:rsidR="000F72FA">
        <w:rPr>
          <w:rFonts w:asciiTheme="minorHAnsi" w:hAnsiTheme="minorHAnsi"/>
        </w:rPr>
        <w:fldChar w:fldCharType="separate"/>
      </w:r>
      <w:r w:rsidR="00D72F59" w:rsidRPr="00D72F59">
        <w:rPr>
          <w:rFonts w:asciiTheme="minorHAnsi" w:hAnsiTheme="minorHAnsi"/>
          <w:noProof/>
        </w:rPr>
        <w:t>[65]</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D72F59">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6]","plainTextFormattedCitation":"[66]","previouslyFormattedCitation":"[65]"},"properties":{"noteIndex":0},"schema":"https://github.com/citation-style-language/schema/raw/master/csl-citation.json"}</w:instrText>
      </w:r>
      <w:r w:rsidR="00F012B2">
        <w:rPr>
          <w:rFonts w:asciiTheme="minorHAnsi" w:hAnsiTheme="minorHAnsi"/>
        </w:rPr>
        <w:fldChar w:fldCharType="separate"/>
      </w:r>
      <w:r w:rsidR="00D72F59" w:rsidRPr="00D72F59">
        <w:rPr>
          <w:rFonts w:asciiTheme="minorHAnsi" w:hAnsiTheme="minorHAnsi"/>
          <w:noProof/>
        </w:rPr>
        <w:t>[66]</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D8246A">
      <w:pPr>
        <w:rPr>
          <w:rFonts w:asciiTheme="minorHAnsi" w:hAnsiTheme="minorHAnsi"/>
        </w:rPr>
      </w:pPr>
    </w:p>
    <w:p w14:paraId="0BCB8A8C" w14:textId="446C5A26" w:rsidR="00542C29" w:rsidRDefault="0034371F" w:rsidP="00D8246A">
      <w:pPr>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D72F59">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7,68]","plainTextFormattedCitation":"[6,67,68]","previouslyFormattedCitation":"[6,66,67]"},"properties":{"noteIndex":0},"schema":"https://github.com/citation-style-language/schema/raw/master/csl-citation.json"}</w:instrText>
      </w:r>
      <w:r w:rsidRPr="00B21BBD">
        <w:rPr>
          <w:rFonts w:asciiTheme="minorHAnsi" w:hAnsiTheme="minorHAnsi"/>
        </w:rPr>
        <w:fldChar w:fldCharType="separate"/>
      </w:r>
      <w:r w:rsidR="00D72F59" w:rsidRPr="00D72F59">
        <w:rPr>
          <w:rFonts w:asciiTheme="minorHAnsi" w:hAnsiTheme="minorHAnsi"/>
          <w:noProof/>
        </w:rPr>
        <w:t>[6,67,68]</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D72F59">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4]","plainTextFormattedCitation":"[64]","previouslyFormattedCitation":"[63]"},"properties":{"noteIndex":0},"schema":"https://github.com/citation-style-language/schema/raw/master/csl-citation.json"}</w:instrText>
      </w:r>
      <w:r w:rsidR="002A3922">
        <w:rPr>
          <w:rFonts w:asciiTheme="minorHAnsi" w:hAnsiTheme="minorHAnsi"/>
        </w:rPr>
        <w:fldChar w:fldCharType="separate"/>
      </w:r>
      <w:r w:rsidR="00D72F59" w:rsidRPr="00D72F59">
        <w:rPr>
          <w:rFonts w:asciiTheme="minorHAnsi" w:hAnsiTheme="minorHAnsi"/>
          <w:noProof/>
        </w:rPr>
        <w:t>[64]</w:t>
      </w:r>
      <w:r w:rsidR="002A3922">
        <w:rPr>
          <w:rFonts w:asciiTheme="minorHAnsi" w:hAnsiTheme="minorHAnsi"/>
        </w:rPr>
        <w:fldChar w:fldCharType="end"/>
      </w:r>
      <w:r w:rsidR="002A3922">
        <w:rPr>
          <w:rFonts w:asciiTheme="minorHAnsi" w:hAnsiTheme="minorHAnsi"/>
        </w:rPr>
        <w:t>. Similarly, 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D72F59">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69]","plainTextFormattedCitation":"[69]","previouslyFormattedCitation":"[68]"},"properties":{"noteIndex":0},"schema":"https://github.com/citation-style-language/schema/raw/master/csl-citation.json"}</w:instrText>
      </w:r>
      <w:r w:rsidR="002A3922" w:rsidRPr="006816CD">
        <w:rPr>
          <w:rFonts w:asciiTheme="minorHAnsi" w:hAnsiTheme="minorHAnsi"/>
        </w:rPr>
        <w:fldChar w:fldCharType="separate"/>
      </w:r>
      <w:r w:rsidR="00D72F59" w:rsidRPr="00D72F59">
        <w:rPr>
          <w:rFonts w:asciiTheme="minorHAnsi" w:hAnsiTheme="minorHAnsi"/>
          <w:noProof/>
        </w:rPr>
        <w:t>[69]</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D72F59">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0]","plainTextFormattedCitation":"[70]","previouslyFormattedCitation":"[69]"},"properties":{"noteIndex":0},"schema":"https://github.com/citation-style-language/schema/raw/master/csl-citation.json"}</w:instrText>
      </w:r>
      <w:r w:rsidR="002A3922" w:rsidRPr="006816CD">
        <w:rPr>
          <w:rFonts w:asciiTheme="minorHAnsi" w:hAnsiTheme="minorHAnsi"/>
        </w:rPr>
        <w:fldChar w:fldCharType="separate"/>
      </w:r>
      <w:r w:rsidR="00D72F59" w:rsidRPr="00D72F59">
        <w:rPr>
          <w:rFonts w:asciiTheme="minorHAnsi" w:hAnsiTheme="minorHAnsi"/>
          <w:noProof/>
        </w:rPr>
        <w:t>[70]</w:t>
      </w:r>
      <w:r w:rsidR="002A3922" w:rsidRPr="006816CD">
        <w:rPr>
          <w:rFonts w:asciiTheme="minorHAnsi" w:hAnsiTheme="minorHAnsi"/>
        </w:rPr>
        <w:fldChar w:fldCharType="end"/>
      </w:r>
      <w:r w:rsidR="002A3922" w:rsidRPr="006816CD">
        <w:rPr>
          <w:rFonts w:asciiTheme="minorHAnsi" w:hAnsiTheme="minorHAnsi"/>
        </w:rPr>
        <w:t xml:space="preserve">.  Increased nutrient uptake, coupled with elevated mitochondria </w:t>
      </w:r>
      <w:r w:rsidR="002A3922">
        <w:rPr>
          <w:rFonts w:asciiTheme="minorHAnsi" w:hAnsiTheme="minorHAnsi"/>
        </w:rPr>
        <w:t>could potentially</w:t>
      </w:r>
      <w:r w:rsidR="002A3922" w:rsidRPr="001D14AE">
        <w:rPr>
          <w:rFonts w:asciiTheme="minorHAnsi" w:hAnsiTheme="minorHAnsi"/>
        </w:rPr>
        <w:t xml:space="preserve"> </w:t>
      </w:r>
      <w:r w:rsidR="002A3922" w:rsidRPr="006816CD">
        <w:rPr>
          <w:rFonts w:asciiTheme="minorHAnsi" w:hAnsiTheme="minorHAnsi"/>
        </w:rPr>
        <w:t xml:space="preserve">produce more ATP in these cells. As such muscle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p>
    <w:p w14:paraId="142E868F" w14:textId="77777777" w:rsidR="002A3922" w:rsidRPr="00F54AD8" w:rsidRDefault="002A3922" w:rsidP="00D8246A">
      <w:pPr>
        <w:rPr>
          <w:rFonts w:asciiTheme="minorHAnsi" w:hAnsiTheme="minorHAnsi"/>
        </w:rPr>
      </w:pPr>
    </w:p>
    <w:p w14:paraId="31A7133E" w14:textId="5EA8726E" w:rsidR="00905D9A" w:rsidRPr="00C2256A" w:rsidRDefault="00905D9A" w:rsidP="00905D9A">
      <w:pPr>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w:t>
      </w:r>
      <w:commentRangeStart w:id="170"/>
      <w:commentRangeStart w:id="171"/>
      <w:r>
        <w:rPr>
          <w:rFonts w:asciiTheme="minorHAnsi" w:hAnsiTheme="minorHAnsi"/>
        </w:rPr>
        <w:t xml:space="preserve">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D72F59">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1]"},"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t>
      </w:r>
      <w:del w:id="172" w:author="Dave Bridges" w:date="2019-05-17T18:14:00Z">
        <w:r w:rsidDel="001D06A0">
          <w:rPr>
            <w:rFonts w:asciiTheme="minorHAnsi" w:hAnsiTheme="minorHAnsi"/>
          </w:rPr>
          <w:delText xml:space="preserve">would </w:delText>
        </w:r>
      </w:del>
      <w:ins w:id="173" w:author="Dave Bridges" w:date="2019-05-17T18:14:00Z">
        <w:r w:rsidR="001D06A0">
          <w:rPr>
            <w:rFonts w:asciiTheme="minorHAnsi" w:hAnsiTheme="minorHAnsi"/>
          </w:rPr>
          <w:t>could</w:t>
        </w:r>
        <w:r w:rsidR="001D06A0">
          <w:rPr>
            <w:rFonts w:asciiTheme="minorHAnsi" w:hAnsiTheme="minorHAnsi"/>
          </w:rPr>
          <w:t xml:space="preserve"> </w:t>
        </w:r>
      </w:ins>
      <w:r>
        <w:rPr>
          <w:rFonts w:asciiTheme="minorHAnsi" w:hAnsiTheme="minorHAnsi"/>
        </w:rPr>
        <w:t>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commentRangeEnd w:id="170"/>
      <w:r w:rsidR="00113599">
        <w:rPr>
          <w:rStyle w:val="CommentReference"/>
          <w:rFonts w:asciiTheme="minorHAnsi" w:hAnsiTheme="minorHAnsi" w:cstheme="minorBidi"/>
        </w:rPr>
        <w:commentReference w:id="170"/>
      </w:r>
      <w:commentRangeEnd w:id="171"/>
      <w:r w:rsidR="007F4ED5">
        <w:rPr>
          <w:rStyle w:val="CommentReference"/>
          <w:rFonts w:asciiTheme="minorHAnsi" w:hAnsiTheme="minorHAnsi" w:cstheme="minorBidi"/>
        </w:rPr>
        <w:commentReference w:id="171"/>
      </w:r>
    </w:p>
    <w:p w14:paraId="2E90E7BE" w14:textId="323B7AAC" w:rsidR="00F63ED9" w:rsidRPr="006816CD" w:rsidDel="001D06A0" w:rsidRDefault="00F63ED9" w:rsidP="00475EC8">
      <w:pPr>
        <w:rPr>
          <w:del w:id="174" w:author="Dave Bridges" w:date="2019-05-17T18:17:00Z"/>
          <w:rFonts w:asciiTheme="minorHAnsi" w:hAnsiTheme="minorHAnsi"/>
        </w:rPr>
      </w:pPr>
    </w:p>
    <w:p w14:paraId="5DBD9610" w14:textId="6E777F7E" w:rsidR="00556422" w:rsidRPr="00160141" w:rsidDel="001D06A0" w:rsidRDefault="00556422" w:rsidP="00556422">
      <w:pPr>
        <w:rPr>
          <w:del w:id="175" w:author="Dave Bridges" w:date="2019-05-17T18:19:00Z"/>
          <w:rFonts w:asciiTheme="minorHAnsi" w:hAnsiTheme="minorHAnsi"/>
        </w:rPr>
      </w:pPr>
    </w:p>
    <w:p w14:paraId="7EB87ED1" w14:textId="73AC887A" w:rsidR="007D1A22" w:rsidRPr="00160141" w:rsidDel="001D06A0" w:rsidRDefault="006E24D9" w:rsidP="007D1A22">
      <w:pPr>
        <w:rPr>
          <w:moveFrom w:id="176" w:author="Dave Bridges" w:date="2019-05-17T18:15:00Z"/>
          <w:rFonts w:asciiTheme="minorHAnsi" w:hAnsiTheme="minorHAnsi"/>
        </w:rPr>
      </w:pPr>
      <w:moveFromRangeStart w:id="177" w:author="Dave Bridges" w:date="2019-05-17T18:15:00Z" w:name="move9009313"/>
      <w:moveFrom w:id="178" w:author="Dave Bridges" w:date="2019-05-17T18:15:00Z">
        <w:r w:rsidDel="001D06A0">
          <w:rPr>
            <w:rFonts w:asciiTheme="minorHAnsi" w:hAnsiTheme="minorHAnsi"/>
          </w:rPr>
          <w:t>Another consideration</w:t>
        </w:r>
        <w:commentRangeStart w:id="179"/>
        <w:commentRangeStart w:id="180"/>
        <w:r w:rsidR="00582F0B" w:rsidDel="001D06A0">
          <w:rPr>
            <w:rFonts w:asciiTheme="minorHAnsi" w:hAnsiTheme="minorHAnsi"/>
          </w:rPr>
          <w:t xml:space="preserve"> that</w:t>
        </w:r>
        <w:r w:rsidDel="001D06A0">
          <w:rPr>
            <w:rFonts w:asciiTheme="minorHAnsi" w:hAnsiTheme="minorHAnsi"/>
          </w:rPr>
          <w:t xml:space="preserve"> must be made is that</w:t>
        </w:r>
        <w:r w:rsidR="00582F0B" w:rsidDel="001D06A0">
          <w:rPr>
            <w:rFonts w:asciiTheme="minorHAnsi" w:hAnsiTheme="minorHAnsi"/>
          </w:rPr>
          <w:t xml:space="preserve"> t</w:t>
        </w:r>
        <w:r w:rsidR="00BC2B30" w:rsidRPr="00160141" w:rsidDel="001D06A0">
          <w:rPr>
            <w:rFonts w:asciiTheme="minorHAnsi" w:hAnsiTheme="minorHAnsi"/>
          </w:rPr>
          <w:t>he rapamycin experiments presented here do not speak to tissue specificity</w:t>
        </w:r>
        <w:r w:rsidR="00582F0B" w:rsidDel="001D06A0">
          <w:rPr>
            <w:rFonts w:asciiTheme="minorHAnsi" w:hAnsiTheme="minorHAnsi"/>
          </w:rPr>
          <w:t xml:space="preserve">, as </w:t>
        </w:r>
        <w:r w:rsidR="00BC2B30" w:rsidRPr="00160141" w:rsidDel="001D06A0">
          <w:rPr>
            <w:rFonts w:asciiTheme="minorHAnsi" w:hAnsiTheme="minorHAnsi"/>
          </w:rPr>
          <w:t xml:space="preserve">they are consistent with previous reports demonstrating rapamycin sensitivity in cold-induced thermogenesis </w:t>
        </w:r>
        <w:r w:rsidR="00BC2B30" w:rsidRPr="00160141" w:rsidDel="001D06A0">
          <w:rPr>
            <w:rFonts w:asciiTheme="minorHAnsi" w:hAnsiTheme="minorHAnsi"/>
          </w:rPr>
          <w:fldChar w:fldCharType="begin" w:fldLock="1"/>
        </w:r>
        <w:r w:rsidR="00256914" w:rsidRPr="001D06A0" w:rsidDel="001D06A0">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w:instrText>
        </w:r>
        <w:r w:rsidR="00256914" w:rsidRPr="00DE46E7" w:rsidDel="001D06A0">
          <w:rPr>
            <w:rFonts w:asciiTheme="minorHAnsi" w:hAnsiTheme="minorHAnsi"/>
          </w:rPr>
          <w:instrText>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BC2B30" w:rsidRPr="00160141" w:rsidDel="001D06A0">
          <w:rPr>
            <w:rFonts w:asciiTheme="minorHAnsi" w:hAnsiTheme="minorHAnsi"/>
          </w:rPr>
          <w:fldChar w:fldCharType="separate"/>
        </w:r>
        <w:r w:rsidR="00256914" w:rsidRPr="001D06A0" w:rsidDel="001D06A0">
          <w:rPr>
            <w:rFonts w:asciiTheme="minorHAnsi" w:hAnsiTheme="minorHAnsi"/>
            <w:noProof/>
          </w:rPr>
          <w:t>[7,8]</w:t>
        </w:r>
        <w:r w:rsidR="00BC2B30" w:rsidRPr="00160141" w:rsidDel="001D06A0">
          <w:rPr>
            <w:rFonts w:asciiTheme="minorHAnsi" w:hAnsiTheme="minorHAnsi"/>
          </w:rPr>
          <w:fldChar w:fldCharType="end"/>
        </w:r>
        <w:r w:rsidR="00BC2B30" w:rsidRPr="00160141" w:rsidDel="001D06A0">
          <w:rPr>
            <w:rFonts w:asciiTheme="minorHAnsi" w:hAnsiTheme="minorHAnsi"/>
          </w:rPr>
          <w:t xml:space="preserve">.  While the focus of those studies </w:t>
        </w:r>
        <w:r w:rsidR="00D75095" w:rsidRPr="00160141" w:rsidDel="001D06A0">
          <w:rPr>
            <w:rFonts w:asciiTheme="minorHAnsi" w:hAnsiTheme="minorHAnsi"/>
          </w:rPr>
          <w:t>has</w:t>
        </w:r>
        <w:r w:rsidR="00BC2B30" w:rsidRPr="00160141" w:rsidDel="001D06A0">
          <w:rPr>
            <w:rFonts w:asciiTheme="minorHAnsi" w:hAnsiTheme="minorHAnsi"/>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160141" w:rsidDel="001D06A0">
          <w:rPr>
            <w:rFonts w:asciiTheme="minorHAnsi" w:hAnsiTheme="minorHAnsi"/>
          </w:rPr>
          <w:t xml:space="preserve">  Furthermore</w:t>
        </w:r>
        <w:r w:rsidR="004D5084" w:rsidRPr="00160141" w:rsidDel="001D06A0">
          <w:rPr>
            <w:rFonts w:asciiTheme="minorHAnsi" w:hAnsiTheme="minorHAnsi"/>
          </w:rPr>
          <w:t>,</w:t>
        </w:r>
        <w:r w:rsidR="009162BF" w:rsidRPr="00160141" w:rsidDel="001D06A0">
          <w:rPr>
            <w:rFonts w:asciiTheme="minorHAnsi" w:hAnsiTheme="minorHAnsi"/>
          </w:rPr>
          <w:t xml:space="preserve"> findings that mTORC1 is important for thermogenesis in both BAT and </w:t>
        </w:r>
        <w:r w:rsidR="00582F0B" w:rsidDel="001D06A0">
          <w:rPr>
            <w:rFonts w:asciiTheme="minorHAnsi" w:hAnsiTheme="minorHAnsi"/>
          </w:rPr>
          <w:t xml:space="preserve">skeletal </w:t>
        </w:r>
        <w:r w:rsidR="009162BF" w:rsidRPr="00160141" w:rsidDel="001D06A0">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w:t>
        </w:r>
        <w:r w:rsidR="00CE7860" w:rsidRPr="00160141" w:rsidDel="001D06A0">
          <w:rPr>
            <w:rFonts w:asciiTheme="minorHAnsi" w:hAnsiTheme="minorHAnsi"/>
          </w:rPr>
          <w:t>glycogenesis</w:t>
        </w:r>
        <w:r w:rsidR="00867669" w:rsidRPr="00160141" w:rsidDel="001D06A0">
          <w:rPr>
            <w:rFonts w:asciiTheme="minorHAnsi" w:hAnsiTheme="minorHAnsi"/>
          </w:rPr>
          <w:t xml:space="preserve"> </w:t>
        </w:r>
        <w:r w:rsidR="00CE7860" w:rsidRPr="00160141" w:rsidDel="001D06A0">
          <w:rPr>
            <w:rFonts w:asciiTheme="minorHAnsi" w:hAnsiTheme="minorHAnsi"/>
          </w:rPr>
          <w:fldChar w:fldCharType="begin" w:fldLock="1"/>
        </w:r>
        <w:r w:rsidR="00D72F59" w:rsidDel="001D06A0">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5,71,72]","plainTextFormattedCitation":"[35,71,72]","previouslyFormattedCitation":"[35,70,71]"},"properties":{"noteIndex":0},"schema":"https://github.com/citation-style-language/schema/raw/master/csl-citation.json"}</w:instrText>
        </w:r>
        <w:r w:rsidR="00CE7860" w:rsidRPr="00160141" w:rsidDel="001D06A0">
          <w:rPr>
            <w:rFonts w:asciiTheme="minorHAnsi" w:hAnsiTheme="minorHAnsi"/>
          </w:rPr>
          <w:fldChar w:fldCharType="separate"/>
        </w:r>
        <w:r w:rsidR="00D72F59" w:rsidRPr="00D72F59" w:rsidDel="001D06A0">
          <w:rPr>
            <w:rFonts w:asciiTheme="minorHAnsi" w:hAnsiTheme="minorHAnsi"/>
            <w:noProof/>
          </w:rPr>
          <w:t>[35,71,72]</w:t>
        </w:r>
        <w:r w:rsidR="00CE7860" w:rsidRPr="00160141" w:rsidDel="001D06A0">
          <w:rPr>
            <w:rFonts w:asciiTheme="minorHAnsi" w:hAnsiTheme="minorHAnsi"/>
          </w:rPr>
          <w:fldChar w:fldCharType="end"/>
        </w:r>
        <w:r w:rsidR="009162BF" w:rsidRPr="00160141" w:rsidDel="001D06A0">
          <w:rPr>
            <w:rFonts w:asciiTheme="minorHAnsi" w:hAnsiTheme="minorHAnsi"/>
          </w:rPr>
          <w:t xml:space="preserve">.  </w:t>
        </w:r>
        <w:r w:rsidR="00582F0B" w:rsidDel="001D06A0">
          <w:rPr>
            <w:rFonts w:asciiTheme="minorHAnsi" w:hAnsiTheme="minorHAnsi"/>
          </w:rPr>
          <w:t xml:space="preserve">Thus, it is reasonable to </w:t>
        </w:r>
        <w:r w:rsidR="009162BF" w:rsidRPr="00160141" w:rsidDel="001D06A0">
          <w:rPr>
            <w:rFonts w:asciiTheme="minorHAnsi" w:hAnsiTheme="minorHAnsi"/>
          </w:rPr>
          <w:t xml:space="preserve">propose that nutrient overload may </w:t>
        </w:r>
        <w:r w:rsidR="004024BF" w:rsidDel="001D06A0">
          <w:rPr>
            <w:rFonts w:asciiTheme="minorHAnsi" w:hAnsiTheme="minorHAnsi"/>
          </w:rPr>
          <w:t>p</w:t>
        </w:r>
        <w:r w:rsidR="009162BF" w:rsidRPr="00160141" w:rsidDel="001D06A0">
          <w:rPr>
            <w:rFonts w:asciiTheme="minorHAnsi" w:hAnsiTheme="minorHAnsi"/>
          </w:rPr>
          <w:t xml:space="preserve">romote ineffective catabolism </w:t>
        </w:r>
        <w:r w:rsidR="004024BF" w:rsidDel="001D06A0">
          <w:rPr>
            <w:rFonts w:asciiTheme="minorHAnsi" w:hAnsiTheme="minorHAnsi"/>
          </w:rPr>
          <w:t>as a way of reducing</w:t>
        </w:r>
        <w:r w:rsidR="009162BF" w:rsidRPr="00160141" w:rsidDel="001D06A0">
          <w:rPr>
            <w:rFonts w:asciiTheme="minorHAnsi" w:hAnsiTheme="minorHAnsi"/>
          </w:rPr>
          <w:t xml:space="preserve"> </w:t>
        </w:r>
        <w:r w:rsidR="00884D8B" w:rsidDel="001D06A0">
          <w:rPr>
            <w:rFonts w:asciiTheme="minorHAnsi" w:hAnsiTheme="minorHAnsi"/>
          </w:rPr>
          <w:t xml:space="preserve">systemic </w:t>
        </w:r>
        <w:r w:rsidR="009162BF" w:rsidRPr="00160141" w:rsidDel="001D06A0">
          <w:rPr>
            <w:rFonts w:asciiTheme="minorHAnsi" w:hAnsiTheme="minorHAnsi"/>
          </w:rPr>
          <w:t>nutrient stress.</w:t>
        </w:r>
      </w:moveFrom>
    </w:p>
    <w:moveFromRangeEnd w:id="177"/>
    <w:commentRangeEnd w:id="179"/>
    <w:p w14:paraId="20FE2733" w14:textId="77777777" w:rsidR="003F5FAC" w:rsidRPr="000D7DED" w:rsidDel="001D06A0" w:rsidRDefault="006864F3" w:rsidP="007D1A22">
      <w:pPr>
        <w:rPr>
          <w:del w:id="181" w:author="Dave Bridges" w:date="2019-05-17T18:17:00Z"/>
          <w:rFonts w:asciiTheme="minorHAnsi" w:hAnsiTheme="minorHAnsi"/>
        </w:rPr>
      </w:pPr>
      <w:r>
        <w:rPr>
          <w:rStyle w:val="CommentReference"/>
          <w:rFonts w:asciiTheme="minorHAnsi" w:hAnsiTheme="minorHAnsi" w:cstheme="minorBidi"/>
        </w:rPr>
        <w:commentReference w:id="179"/>
      </w:r>
      <w:commentRangeEnd w:id="180"/>
      <w:r w:rsidR="00160141">
        <w:rPr>
          <w:rStyle w:val="CommentReference"/>
          <w:rFonts w:asciiTheme="minorHAnsi" w:hAnsiTheme="minorHAnsi" w:cstheme="minorBidi"/>
        </w:rPr>
        <w:commentReference w:id="180"/>
      </w:r>
    </w:p>
    <w:p w14:paraId="47F98F7E" w14:textId="2AB77AC9" w:rsidR="006E24D9" w:rsidRPr="00C2256A" w:rsidDel="001D06A0" w:rsidRDefault="006E24D9" w:rsidP="006E24D9">
      <w:pPr>
        <w:rPr>
          <w:moveFrom w:id="182" w:author="Dave Bridges" w:date="2019-05-17T18:18:00Z"/>
          <w:rFonts w:asciiTheme="minorHAnsi" w:hAnsiTheme="minorHAnsi"/>
        </w:rPr>
      </w:pPr>
      <w:moveFromRangeStart w:id="183" w:author="Dave Bridges" w:date="2019-05-17T18:18:00Z" w:name="move9009534"/>
      <w:moveFrom w:id="184" w:author="Dave Bridges" w:date="2019-05-17T18:18:00Z">
        <w:r w:rsidRPr="00C2256A" w:rsidDel="001D06A0">
          <w:rPr>
            <w:rFonts w:asciiTheme="minorHAnsi" w:hAnsiTheme="minorHAnsi"/>
          </w:rPr>
          <w:t>Transcriptional profiling across species has identified downregulation of mitochondrial genes in skeletal muscle as a common aging signature</w:t>
        </w:r>
        <w:r w:rsidR="00F7080E" w:rsidDel="001D06A0">
          <w:rPr>
            <w:rFonts w:asciiTheme="minorHAnsi" w:hAnsiTheme="minorHAnsi"/>
          </w:rPr>
          <w:t xml:space="preserve"> </w:t>
        </w:r>
        <w:r w:rsidR="00F7080E" w:rsidDel="001D06A0">
          <w:rPr>
            <w:rFonts w:asciiTheme="minorHAnsi" w:hAnsiTheme="minorHAnsi"/>
          </w:rPr>
          <w:fldChar w:fldCharType="begin" w:fldLock="1"/>
        </w:r>
        <w:r w:rsidR="00D72F59" w:rsidDel="001D06A0">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D72F59" w:rsidDel="001D06A0">
          <w:rPr>
            <w:rFonts w:ascii="Cambria Math" w:hAnsi="Cambria Math" w:cs="Cambria Math"/>
          </w:rPr>
          <w:instrText>∼</w:instrText>
        </w:r>
        <w:r w:rsidR="00D72F59" w:rsidDel="001D06A0">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D72F59" w:rsidDel="001D06A0">
          <w:rPr>
            <w:rFonts w:ascii="Cambria Math" w:hAnsi="Cambria Math" w:cs="Cambria Math"/>
          </w:rPr>
          <w:instrText>∼</w:instrText>
        </w:r>
        <w:r w:rsidR="00D72F59" w:rsidDel="001D06A0">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3,74]","plainTextFormattedCitation":"[73,74]","previouslyFormattedCitation":"[72,73]"},"properties":{"noteIndex":0},"schema":"https://github.com/citation-style-language/schema/raw/master/csl-citation.json"}</w:instrText>
        </w:r>
        <w:r w:rsidR="00F7080E" w:rsidDel="001D06A0">
          <w:rPr>
            <w:rFonts w:asciiTheme="minorHAnsi" w:hAnsiTheme="minorHAnsi"/>
          </w:rPr>
          <w:fldChar w:fldCharType="separate"/>
        </w:r>
        <w:r w:rsidR="00D72F59" w:rsidRPr="00D72F59" w:rsidDel="001D06A0">
          <w:rPr>
            <w:rFonts w:asciiTheme="minorHAnsi" w:hAnsiTheme="minorHAnsi"/>
            <w:noProof/>
          </w:rPr>
          <w:t>[73,74]</w:t>
        </w:r>
        <w:r w:rsidR="00F7080E" w:rsidDel="001D06A0">
          <w:rPr>
            <w:rFonts w:asciiTheme="minorHAnsi" w:hAnsiTheme="minorHAnsi"/>
          </w:rPr>
          <w:fldChar w:fldCharType="end"/>
        </w:r>
        <w:r w:rsidRPr="00C2256A" w:rsidDel="001D06A0">
          <w:rPr>
            <w:rFonts w:asciiTheme="minorHAnsi" w:hAnsiTheme="minorHAnsi"/>
          </w:rPr>
          <w:t xml:space="preserve">, whereas loss of skeletal muscle mitochondrial function is associated with age-related sarcopenia in </w:t>
        </w:r>
        <w:r w:rsidRPr="00F7080E" w:rsidDel="001D06A0">
          <w:rPr>
            <w:rFonts w:asciiTheme="minorHAnsi" w:hAnsiTheme="minorHAnsi"/>
            <w:i/>
          </w:rPr>
          <w:t>C. elegans</w:t>
        </w:r>
        <w:r w:rsidRPr="00C2256A" w:rsidDel="001D06A0">
          <w:rPr>
            <w:rFonts w:asciiTheme="minorHAnsi" w:hAnsiTheme="minorHAnsi"/>
          </w:rPr>
          <w:t xml:space="preserve"> </w:t>
        </w:r>
        <w:r w:rsidR="00F7080E" w:rsidDel="001D06A0">
          <w:rPr>
            <w:rFonts w:asciiTheme="minorHAnsi" w:hAnsiTheme="minorHAnsi"/>
          </w:rPr>
          <w:fldChar w:fldCharType="begin" w:fldLock="1"/>
        </w:r>
        <w:r w:rsidR="00D72F59" w:rsidDel="001D06A0">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5]","plainTextFormattedCitation":"[75]","previouslyFormattedCitation":"[74]"},"properties":{"noteIndex":0},"schema":"https://github.com/citation-style-language/schema/raw/master/csl-citation.json"}</w:instrText>
        </w:r>
        <w:r w:rsidR="00F7080E" w:rsidDel="001D06A0">
          <w:rPr>
            <w:rFonts w:asciiTheme="minorHAnsi" w:hAnsiTheme="minorHAnsi"/>
          </w:rPr>
          <w:fldChar w:fldCharType="separate"/>
        </w:r>
        <w:r w:rsidR="00D72F59" w:rsidRPr="00D72F59" w:rsidDel="001D06A0">
          <w:rPr>
            <w:rFonts w:asciiTheme="minorHAnsi" w:hAnsiTheme="minorHAnsi"/>
            <w:noProof/>
          </w:rPr>
          <w:t>[75]</w:t>
        </w:r>
        <w:r w:rsidR="00F7080E" w:rsidDel="001D06A0">
          <w:rPr>
            <w:rFonts w:asciiTheme="minorHAnsi" w:hAnsiTheme="minorHAnsi"/>
          </w:rPr>
          <w:fldChar w:fldCharType="end"/>
        </w:r>
        <w:r w:rsidR="00F7080E" w:rsidDel="001D06A0">
          <w:rPr>
            <w:rFonts w:asciiTheme="minorHAnsi" w:hAnsiTheme="minorHAnsi"/>
          </w:rPr>
          <w:t xml:space="preserve">. </w:t>
        </w:r>
        <w:r w:rsidRPr="00C2256A" w:rsidDel="001D06A0">
          <w:rPr>
            <w:rFonts w:asciiTheme="minorHAnsi" w:hAnsiTheme="minorHAnsi"/>
          </w:rPr>
          <w:t xml:space="preserve">Candidate gene studies on aging have implicated genes with important roles in skeletal muscle metabolism, including </w:t>
        </w:r>
        <w:r w:rsidRPr="00C2256A" w:rsidDel="001D06A0">
          <w:rPr>
            <w:rFonts w:asciiTheme="minorHAnsi" w:hAnsiTheme="minorHAnsi"/>
            <w:i/>
          </w:rPr>
          <w:t>IGF1R</w:t>
        </w:r>
        <w:r w:rsidRPr="00C2256A" w:rsidDel="001D06A0">
          <w:rPr>
            <w:rFonts w:asciiTheme="minorHAnsi" w:hAnsiTheme="minorHAnsi"/>
          </w:rPr>
          <w:t xml:space="preserve">, </w:t>
        </w:r>
        <w:r w:rsidRPr="00C2256A" w:rsidDel="001D06A0">
          <w:rPr>
            <w:rFonts w:asciiTheme="minorHAnsi" w:hAnsiTheme="minorHAnsi"/>
            <w:i/>
          </w:rPr>
          <w:t>AKT1</w:t>
        </w:r>
        <w:r w:rsidRPr="00C2256A" w:rsidDel="001D06A0">
          <w:rPr>
            <w:rFonts w:asciiTheme="minorHAnsi" w:hAnsiTheme="minorHAnsi"/>
          </w:rPr>
          <w:t xml:space="preserve"> and </w:t>
        </w:r>
        <w:r w:rsidRPr="00C2256A" w:rsidDel="001D06A0">
          <w:rPr>
            <w:rFonts w:asciiTheme="minorHAnsi" w:hAnsiTheme="minorHAnsi"/>
            <w:i/>
          </w:rPr>
          <w:t xml:space="preserve">FOXO3A </w:t>
        </w:r>
        <w:r w:rsidRPr="00C2256A" w:rsidDel="001D06A0">
          <w:rPr>
            <w:rFonts w:asciiTheme="minorHAnsi" w:hAnsiTheme="minorHAnsi"/>
          </w:rPr>
          <w:fldChar w:fldCharType="begin" w:fldLock="1"/>
        </w:r>
        <w:r w:rsidR="00D72F59" w:rsidDel="001D06A0">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6,77]","plainTextFormattedCitation":"[76,77]","previouslyFormattedCitation":"[75,76]"},"properties":{"noteIndex":0},"schema":"https://github.com/citation-style-language/schema/raw/master/csl-citation.json"}</w:instrText>
        </w:r>
        <w:r w:rsidRPr="00C2256A" w:rsidDel="001D06A0">
          <w:rPr>
            <w:rFonts w:asciiTheme="minorHAnsi" w:hAnsiTheme="minorHAnsi"/>
          </w:rPr>
          <w:fldChar w:fldCharType="separate"/>
        </w:r>
        <w:r w:rsidR="00D72F59" w:rsidRPr="00D72F59" w:rsidDel="001D06A0">
          <w:rPr>
            <w:rFonts w:asciiTheme="minorHAnsi" w:hAnsiTheme="minorHAnsi"/>
            <w:noProof/>
          </w:rPr>
          <w:t>[76,77]</w:t>
        </w:r>
        <w:r w:rsidRPr="00C2256A" w:rsidDel="001D06A0">
          <w:rPr>
            <w:rFonts w:asciiTheme="minorHAnsi" w:hAnsiTheme="minorHAnsi"/>
          </w:rPr>
          <w:fldChar w:fldCharType="end"/>
        </w:r>
        <w:r w:rsidRPr="00C2256A" w:rsidDel="001D06A0">
          <w:rPr>
            <w:rFonts w:asciiTheme="minorHAnsi" w:hAnsiTheme="minorHAnsi"/>
          </w:rPr>
          <w:t xml:space="preserve">, genes that are also linked to mTORC1 signaling. In humans, polymorphisms in </w:t>
        </w:r>
        <w:r w:rsidRPr="00C2256A" w:rsidDel="001D06A0">
          <w:rPr>
            <w:rFonts w:asciiTheme="minorHAnsi" w:hAnsiTheme="minorHAnsi"/>
            <w:i/>
          </w:rPr>
          <w:t>FOXO3A</w:t>
        </w:r>
        <w:r w:rsidRPr="00C2256A" w:rsidDel="001D06A0">
          <w:rPr>
            <w:rFonts w:asciiTheme="minorHAnsi" w:hAnsiTheme="minorHAnsi"/>
          </w:rPr>
          <w:t xml:space="preserve"> have been associated with lengthened lifespan</w:t>
        </w:r>
        <w:r w:rsidR="00611FDB" w:rsidDel="001D06A0">
          <w:rPr>
            <w:rFonts w:asciiTheme="minorHAnsi" w:hAnsiTheme="minorHAnsi"/>
          </w:rPr>
          <w:t xml:space="preserve"> </w:t>
        </w:r>
        <w:r w:rsidRPr="00C2256A" w:rsidDel="001D06A0">
          <w:rPr>
            <w:rFonts w:asciiTheme="minorHAnsi" w:hAnsiTheme="minorHAnsi"/>
          </w:rPr>
          <w:fldChar w:fldCharType="begin" w:fldLock="1"/>
        </w:r>
        <w:r w:rsidR="00D72F59" w:rsidDel="001D06A0">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7–83]","plainTextFormattedCitation":"[77–83]","previouslyFormattedCitation":"[76–82]"},"properties":{"noteIndex":0},"schema":"https://github.com/citation-style-language/schema/raw/master/csl-citation.json"}</w:instrText>
        </w:r>
        <w:r w:rsidRPr="00C2256A" w:rsidDel="001D06A0">
          <w:rPr>
            <w:rFonts w:asciiTheme="minorHAnsi" w:hAnsiTheme="minorHAnsi"/>
          </w:rPr>
          <w:fldChar w:fldCharType="separate"/>
        </w:r>
        <w:r w:rsidR="00D72F59" w:rsidRPr="00D72F59" w:rsidDel="001D06A0">
          <w:rPr>
            <w:rFonts w:asciiTheme="minorHAnsi" w:hAnsiTheme="minorHAnsi"/>
            <w:noProof/>
          </w:rPr>
          <w:t>[77–83]</w:t>
        </w:r>
        <w:r w:rsidRPr="00C2256A" w:rsidDel="001D06A0">
          <w:rPr>
            <w:rFonts w:asciiTheme="minorHAnsi" w:hAnsiTheme="minorHAnsi"/>
          </w:rPr>
          <w:fldChar w:fldCharType="end"/>
        </w:r>
        <w:r w:rsidRPr="00C2256A" w:rsidDel="001D06A0">
          <w:rPr>
            <w:rFonts w:asciiTheme="minorHAnsi" w:hAnsiTheme="minorHAnsi"/>
          </w:rPr>
          <w:t xml:space="preserve">, whereas both mouse and fruit fly models of </w:t>
        </w:r>
        <w:r w:rsidRPr="00C2256A" w:rsidDel="001D06A0">
          <w:rPr>
            <w:rFonts w:asciiTheme="minorHAnsi" w:hAnsiTheme="minorHAnsi"/>
            <w:i/>
          </w:rPr>
          <w:t>FOXO3A</w:t>
        </w:r>
        <w:r w:rsidRPr="00C2256A" w:rsidDel="001D06A0">
          <w:rPr>
            <w:rFonts w:asciiTheme="minorHAnsi" w:hAnsiTheme="minorHAnsi"/>
          </w:rPr>
          <w:t xml:space="preserve"> loss of function result in stronger and longer living model organisms </w:t>
        </w:r>
        <w:r w:rsidRPr="00C2256A" w:rsidDel="001D06A0">
          <w:rPr>
            <w:rFonts w:asciiTheme="minorHAnsi" w:hAnsiTheme="minorHAnsi"/>
          </w:rPr>
          <w:fldChar w:fldCharType="begin" w:fldLock="1"/>
        </w:r>
        <w:r w:rsidR="00D72F59" w:rsidDel="001D06A0">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4–86]","plainTextFormattedCitation":"[84–86]","previouslyFormattedCitation":"[83–85]"},"properties":{"noteIndex":0},"schema":"https://github.com/citation-style-language/schema/raw/master/csl-citation.json"}</w:instrText>
        </w:r>
        <w:r w:rsidRPr="00C2256A" w:rsidDel="001D06A0">
          <w:rPr>
            <w:rFonts w:asciiTheme="minorHAnsi" w:hAnsiTheme="minorHAnsi"/>
          </w:rPr>
          <w:fldChar w:fldCharType="separate"/>
        </w:r>
        <w:r w:rsidR="00D72F59" w:rsidRPr="00D72F59" w:rsidDel="001D06A0">
          <w:rPr>
            <w:rFonts w:asciiTheme="minorHAnsi" w:hAnsiTheme="minorHAnsi"/>
            <w:noProof/>
          </w:rPr>
          <w:t>[84–86]</w:t>
        </w:r>
        <w:r w:rsidRPr="00C2256A" w:rsidDel="001D06A0">
          <w:rPr>
            <w:rFonts w:asciiTheme="minorHAnsi" w:hAnsiTheme="minorHAnsi"/>
          </w:rPr>
          <w:fldChar w:fldCharType="end"/>
        </w:r>
        <w:r w:rsidRPr="00C2256A" w:rsidDel="001D06A0">
          <w:rPr>
            <w:rFonts w:asciiTheme="minorHAnsi" w:hAnsiTheme="minorHAnsi"/>
          </w:rPr>
          <w:t xml:space="preserve">. Indeed, nonagenarians show downregulation of mTOR pathway genes </w:t>
        </w:r>
        <w:r w:rsidR="0047629B" w:rsidDel="001D06A0">
          <w:rPr>
            <w:rFonts w:asciiTheme="minorHAnsi" w:hAnsiTheme="minorHAnsi"/>
          </w:rPr>
          <w:fldChar w:fldCharType="begin" w:fldLock="1"/>
        </w:r>
        <w:r w:rsidR="00D72F59" w:rsidDel="001D06A0">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7]","plainTextFormattedCitation":"[87]","previouslyFormattedCitation":"[86]"},"properties":{"noteIndex":0},"schema":"https://github.com/citation-style-language/schema/raw/master/csl-citation.json"}</w:instrText>
        </w:r>
        <w:r w:rsidR="0047629B" w:rsidDel="001D06A0">
          <w:rPr>
            <w:rFonts w:asciiTheme="minorHAnsi" w:hAnsiTheme="minorHAnsi"/>
          </w:rPr>
          <w:fldChar w:fldCharType="separate"/>
        </w:r>
        <w:r w:rsidR="00D72F59" w:rsidRPr="00D72F59" w:rsidDel="001D06A0">
          <w:rPr>
            <w:rFonts w:asciiTheme="minorHAnsi" w:hAnsiTheme="minorHAnsi"/>
            <w:noProof/>
          </w:rPr>
          <w:t>[87]</w:t>
        </w:r>
        <w:r w:rsidR="0047629B" w:rsidDel="001D06A0">
          <w:rPr>
            <w:rFonts w:asciiTheme="minorHAnsi" w:hAnsiTheme="minorHAnsi"/>
          </w:rPr>
          <w:fldChar w:fldCharType="end"/>
        </w:r>
        <w:r w:rsidRPr="00C2256A" w:rsidDel="001D06A0">
          <w:rPr>
            <w:rFonts w:asciiTheme="minorHAnsi" w:hAnsiTheme="minorHAnsi"/>
          </w:rPr>
          <w:t>, supporting a role for decreased mTOR signaling in human longevity</w:t>
        </w:r>
        <w:r w:rsidR="00D06907" w:rsidDel="001D06A0">
          <w:rPr>
            <w:rFonts w:asciiTheme="minorHAnsi" w:hAnsiTheme="minorHAnsi"/>
          </w:rPr>
          <w:t xml:space="preserve">, whereas in rats, inhibition of mTORC1 via rapalog treatment ameliorates age-related sarcopenia </w:t>
        </w:r>
        <w:r w:rsidR="008C4B08" w:rsidDel="001D06A0">
          <w:rPr>
            <w:rFonts w:asciiTheme="minorHAnsi" w:hAnsiTheme="minorHAnsi"/>
          </w:rPr>
          <w:fldChar w:fldCharType="begin" w:fldLock="1"/>
        </w:r>
        <w:r w:rsidR="00D72F59" w:rsidDel="001D06A0">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88]","plainTextFormattedCitation":"[88]","previouslyFormattedCitation":"[87]"},"properties":{"noteIndex":0},"schema":"https://github.com/citation-style-language/schema/raw/master/csl-citation.json"}</w:instrText>
        </w:r>
        <w:r w:rsidR="008C4B08" w:rsidDel="001D06A0">
          <w:rPr>
            <w:rFonts w:asciiTheme="minorHAnsi" w:hAnsiTheme="minorHAnsi"/>
          </w:rPr>
          <w:fldChar w:fldCharType="separate"/>
        </w:r>
        <w:r w:rsidR="00D72F59" w:rsidRPr="00D72F59" w:rsidDel="001D06A0">
          <w:rPr>
            <w:rFonts w:asciiTheme="minorHAnsi" w:hAnsiTheme="minorHAnsi"/>
            <w:noProof/>
          </w:rPr>
          <w:t>[88]</w:t>
        </w:r>
        <w:r w:rsidR="008C4B08" w:rsidDel="001D06A0">
          <w:rPr>
            <w:rFonts w:asciiTheme="minorHAnsi" w:hAnsiTheme="minorHAnsi"/>
          </w:rPr>
          <w:fldChar w:fldCharType="end"/>
        </w:r>
        <w:r w:rsidR="008C4B08" w:rsidDel="001D06A0">
          <w:rPr>
            <w:rFonts w:asciiTheme="minorHAnsi" w:hAnsiTheme="minorHAnsi"/>
          </w:rPr>
          <w:t>.</w:t>
        </w:r>
        <w:r w:rsidR="00D06907" w:rsidDel="001D06A0">
          <w:rPr>
            <w:rFonts w:asciiTheme="minorHAnsi" w:hAnsiTheme="minorHAnsi"/>
          </w:rPr>
          <w:t xml:space="preserve"> </w:t>
        </w:r>
        <w:r w:rsidDel="001D06A0">
          <w:rPr>
            <w:rFonts w:asciiTheme="minorHAnsi" w:hAnsiTheme="minorHAnsi"/>
          </w:rPr>
          <w:t>Here, we</w:t>
        </w:r>
        <w:r w:rsidR="00D06907" w:rsidRPr="00D06907" w:rsidDel="001D06A0">
          <w:t xml:space="preserve"> </w:t>
        </w:r>
        <w:r w:rsidDel="001D06A0">
          <w:rPr>
            <w:rFonts w:asciiTheme="minorHAnsi" w:hAnsiTheme="minorHAnsi"/>
          </w:rPr>
          <w:t>show that despite an apparent increase in muscles oxidative phenotype, constituent activation of mTORC1 in skeletal muscle decreases lifespan in mice, a finding that is in consensus with other models of mTORC1 activation</w:t>
        </w:r>
        <w:r w:rsidR="009A4505" w:rsidRPr="00256914" w:rsidDel="001D06A0">
          <w:rPr>
            <w:rFonts w:asciiTheme="minorHAnsi" w:hAnsiTheme="minorHAnsi"/>
          </w:rPr>
          <w:t xml:space="preserve"> </w:t>
        </w:r>
        <w:r w:rsidR="009A4505" w:rsidRPr="00256914" w:rsidDel="001D06A0">
          <w:rPr>
            <w:rFonts w:asciiTheme="minorHAnsi" w:hAnsiTheme="minorHAnsi"/>
          </w:rPr>
          <w:fldChar w:fldCharType="begin" w:fldLock="1"/>
        </w:r>
        <w:r w:rsidR="00D72F59" w:rsidDel="001D06A0">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9A4505" w:rsidRPr="00256914" w:rsidDel="001D06A0">
          <w:rPr>
            <w:rFonts w:asciiTheme="minorHAnsi" w:hAnsiTheme="minorHAnsi"/>
          </w:rPr>
          <w:fldChar w:fldCharType="separate"/>
        </w:r>
        <w:r w:rsidR="008C4B08" w:rsidRPr="008C4B08" w:rsidDel="001D06A0">
          <w:rPr>
            <w:rFonts w:asciiTheme="minorHAnsi" w:hAnsiTheme="minorHAnsi"/>
            <w:noProof/>
          </w:rPr>
          <w:t>[25–27]</w:t>
        </w:r>
        <w:r w:rsidR="009A4505" w:rsidRPr="00256914" w:rsidDel="001D06A0">
          <w:rPr>
            <w:rFonts w:asciiTheme="minorHAnsi" w:hAnsiTheme="minorHAnsi"/>
          </w:rPr>
          <w:fldChar w:fldCharType="end"/>
        </w:r>
        <w:r w:rsidR="009A4505" w:rsidDel="001D06A0">
          <w:rPr>
            <w:rFonts w:asciiTheme="minorHAnsi" w:hAnsiTheme="minorHAnsi"/>
          </w:rPr>
          <w:t>.</w:t>
        </w:r>
      </w:moveFrom>
    </w:p>
    <w:moveFromRangeEnd w:id="183"/>
    <w:p w14:paraId="029CE30A" w14:textId="77777777" w:rsidR="006638A2" w:rsidRPr="000D7DED" w:rsidRDefault="006638A2" w:rsidP="007D1A22">
      <w:pPr>
        <w:rPr>
          <w:rFonts w:asciiTheme="minorHAnsi" w:hAnsiTheme="minorHAnsi"/>
        </w:rPr>
      </w:pPr>
    </w:p>
    <w:p w14:paraId="51329E80" w14:textId="680D12EF" w:rsidR="003F5FAC" w:rsidRPr="00160141" w:rsidRDefault="00862AC5" w:rsidP="007D1A22">
      <w:pPr>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ins w:id="185" w:author="Dave Bridges" w:date="2019-05-17T18:19:00Z">
        <w:r w:rsidR="00DE46E7">
          <w:rPr>
            <w:rFonts w:asciiTheme="minorHAnsi" w:hAnsiTheme="minorHAnsi"/>
          </w:rPr>
          <w:t>, and point to a role of mTORC1 in stimulating thermogenesis in response to caloric overload</w:t>
        </w:r>
      </w:ins>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in ske</w:t>
      </w:r>
      <w:bookmarkStart w:id="186" w:name="_GoBack"/>
      <w:bookmarkEnd w:id="186"/>
      <w:r w:rsidR="00451B1E">
        <w:rPr>
          <w:rFonts w:asciiTheme="minorHAnsi" w:hAnsiTheme="minorHAnsi"/>
        </w:rPr>
        <w:t xml:space="preserv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7B7AEB">
      <w:pPr>
        <w:pStyle w:val="Heading1"/>
        <w:rPr>
          <w:rFonts w:asciiTheme="minorHAnsi" w:hAnsiTheme="minorHAnsi"/>
        </w:rPr>
      </w:pPr>
      <w:r w:rsidRPr="00160141">
        <w:rPr>
          <w:rFonts w:asciiTheme="minorHAnsi" w:hAnsiTheme="minorHAnsi"/>
        </w:rPr>
        <w:t>Acknowledgements</w:t>
      </w:r>
    </w:p>
    <w:p w14:paraId="21B53502" w14:textId="44A5BAF0" w:rsidR="00A40A23" w:rsidRPr="00160141" w:rsidRDefault="00A40A23" w:rsidP="00E22913">
      <w:pPr>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22913">
      <w:pPr>
        <w:rPr>
          <w:rFonts w:asciiTheme="minorHAnsi" w:hAnsiTheme="minorHAnsi"/>
        </w:rPr>
      </w:pPr>
    </w:p>
    <w:p w14:paraId="6ECD3749" w14:textId="577A0B00" w:rsidR="00C913F9" w:rsidRPr="00160141" w:rsidRDefault="007B7AEB" w:rsidP="00C913F9">
      <w:pPr>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87"/>
      <w:r w:rsidR="001E0A5E" w:rsidRPr="00160141">
        <w:rPr>
          <w:rFonts w:asciiTheme="minorHAnsi" w:hAnsiTheme="minorHAnsi"/>
        </w:rPr>
        <w:t xml:space="preserve">XXXX </w:t>
      </w:r>
      <w:commentRangeEnd w:id="187"/>
      <w:r w:rsidR="00E22913" w:rsidRPr="00160141">
        <w:rPr>
          <w:rStyle w:val="CommentReference"/>
          <w:rFonts w:asciiTheme="minorHAnsi" w:hAnsiTheme="minorHAnsi"/>
        </w:rPr>
        <w:commentReference w:id="187"/>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A40A23">
      <w:pPr>
        <w:pStyle w:val="Heading1"/>
        <w:rPr>
          <w:rFonts w:asciiTheme="minorHAnsi" w:hAnsiTheme="minorHAnsi"/>
        </w:rPr>
      </w:pPr>
      <w:r w:rsidRPr="00160141">
        <w:rPr>
          <w:rFonts w:asciiTheme="minorHAnsi" w:hAnsiTheme="minorHAnsi"/>
        </w:rPr>
        <w:t>References</w:t>
      </w:r>
    </w:p>
    <w:p w14:paraId="16F76DC0" w14:textId="4D629086" w:rsidR="00D72F59" w:rsidRPr="00D72F59" w:rsidRDefault="00871236" w:rsidP="00D72F59">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D72F59" w:rsidRPr="00D72F59">
        <w:rPr>
          <w:rFonts w:ascii="Garamond" w:hAnsi="Garamond"/>
          <w:noProof/>
        </w:rPr>
        <w:t>[1]</w:t>
      </w:r>
      <w:r w:rsidR="00D72F59" w:rsidRPr="00D72F59">
        <w:rPr>
          <w:rFonts w:ascii="Garamond" w:hAnsi="Garamond"/>
          <w:noProof/>
        </w:rPr>
        <w:tab/>
        <w:t>World Health Organization., 2013. Obesity and Overweight. http://www.who.int/mediacentre/factsheets/fs311/en/.</w:t>
      </w:r>
    </w:p>
    <w:p w14:paraId="2D3A1D1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w:t>
      </w:r>
      <w:r w:rsidRPr="00D72F59">
        <w:rPr>
          <w:rFonts w:ascii="Garamond" w:hAnsi="Garamond"/>
          <w:noProof/>
        </w:rPr>
        <w:tab/>
        <w:t>Leibel, R.L., Hirsch, J., 1984. Diminished energy requirements in reduced-obese patients. Metabolism 33(2): 164–70, Doi: 10.1016/0026-0495(84)90130-6.</w:t>
      </w:r>
    </w:p>
    <w:p w14:paraId="297AD9F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w:t>
      </w:r>
      <w:r w:rsidRPr="00D72F59">
        <w:rPr>
          <w:rFonts w:ascii="Garamond" w:hAnsi="Garamond"/>
          <w:noProof/>
        </w:rPr>
        <w:tab/>
        <w:t>Leibel, R.L., Rosenbaum, M., Hirsch, J., 1995. Changes in energy expenditure resulting from altered body weight. The New England Journal of Medicine 332(10): 621–8, Doi: 10.1056/NEJM199503093321001.</w:t>
      </w:r>
    </w:p>
    <w:p w14:paraId="6909A88F"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w:t>
      </w:r>
      <w:r w:rsidRPr="00D72F59">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3294542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w:t>
      </w:r>
      <w:r w:rsidRPr="00D72F59">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7F6C828D"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w:t>
      </w:r>
      <w:r w:rsidRPr="00D72F59">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00D9522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lastRenderedPageBreak/>
        <w:t>[7]</w:t>
      </w:r>
      <w:r w:rsidRPr="00D72F59">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2C30C66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w:t>
      </w:r>
      <w:r w:rsidRPr="00D72F59">
        <w:rPr>
          <w:rFonts w:ascii="Garamond" w:hAnsi="Garamond"/>
          <w:noProof/>
        </w:rPr>
        <w:tab/>
        <w:t>Tran, C.M., Mukherjee, S., Ye, L., Frederick, D.W., Kissig, M., Davis, J.G., et al., 2016. Rapamycin blocks induction of the thermogenic program in white adipose tissue. Diabetes 65(April 2015): 1–35, Doi: 10.2337/db15-0502.</w:t>
      </w:r>
    </w:p>
    <w:p w14:paraId="663763E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9]</w:t>
      </w:r>
      <w:r w:rsidRPr="00D72F59">
        <w:rPr>
          <w:rFonts w:ascii="Garamond" w:hAnsi="Garamond"/>
          <w:noProof/>
        </w:rPr>
        <w:tab/>
        <w:t>Efeyan, A., Comb, W.C., Sabatini, D.M., 2015. Nutrient-sensing mechanisms and pathways. Nature 517(7534): 302–10, Doi: 10.1038/nature14190.</w:t>
      </w:r>
    </w:p>
    <w:p w14:paraId="75FFC8F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0]</w:t>
      </w:r>
      <w:r w:rsidRPr="00D72F59">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70CE0851"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1]</w:t>
      </w:r>
      <w:r w:rsidRPr="00D72F59">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B22020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2]</w:t>
      </w:r>
      <w:r w:rsidRPr="00D72F59">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52B501C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3]</w:t>
      </w:r>
      <w:r w:rsidRPr="00D72F59">
        <w:rPr>
          <w:rFonts w:ascii="Garamond" w:hAnsi="Garamond"/>
          <w:noProof/>
        </w:rPr>
        <w:tab/>
        <w:t>Lu, B., Bridges, D., Yang, Y., Fisher, K., Cheng, A., Chang, L., et al., 2014. Metabolic crosstalk: molecular links between glycogen and lipid metabolism in obesity. Diabetes 63(9): 2935–48, Doi: 10.2337/db13-1531.</w:t>
      </w:r>
    </w:p>
    <w:p w14:paraId="05127927"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4]</w:t>
      </w:r>
      <w:r w:rsidRPr="00D72F59">
        <w:rPr>
          <w:rFonts w:ascii="Garamond" w:hAnsi="Garamond"/>
          <w:noProof/>
        </w:rPr>
        <w:tab/>
        <w:t>Zhang, H.H., Huang, J., Düvel, K., Boback, B., Wu, S., Squillace, R.M., et al., 2009. Insulin stimulates adipogenesis through the Akt-TSC2-mTORC1 pathway. PloS One 4(7): e6189, Doi: 10.1371/journal.pone.0006189.</w:t>
      </w:r>
    </w:p>
    <w:p w14:paraId="30BE8DAF"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5]</w:t>
      </w:r>
      <w:r w:rsidRPr="00D72F59">
        <w:rPr>
          <w:rFonts w:ascii="Garamond" w:hAnsi="Garamond"/>
          <w:noProof/>
        </w:rPr>
        <w:tab/>
        <w:t>Hatfield, I., Harvey, I., Yates, E.R., Redd, J.R., Reiter, L.T., Bridges, D., 2015. The role of TORC1 in muscle development in Drosophila. Scientific Reports 5: 9676, Doi: 10.1038/srep09676.</w:t>
      </w:r>
    </w:p>
    <w:p w14:paraId="194E351D"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6]</w:t>
      </w:r>
      <w:r w:rsidRPr="00D72F59">
        <w:rPr>
          <w:rFonts w:ascii="Garamond" w:hAnsi="Garamond"/>
          <w:noProof/>
        </w:rPr>
        <w:tab/>
        <w:t>Erbay, E., Chen, J., 2001. The mammalian target of rapamycin regulates C2C12 myogenesis via a kinase-independent mechanism. The Journal of Biological Chemistry 276(39): 36079–82, Doi: 10.1074/jbc.C100406200.</w:t>
      </w:r>
    </w:p>
    <w:p w14:paraId="68585866"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7]</w:t>
      </w:r>
      <w:r w:rsidRPr="00D72F59">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20442A1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8]</w:t>
      </w:r>
      <w:r w:rsidRPr="00D72F59">
        <w:rPr>
          <w:rFonts w:ascii="Garamond" w:hAnsi="Garamond"/>
          <w:noProof/>
        </w:rPr>
        <w:tab/>
        <w:t>DeFronzo, R.A., Ferrannini, E., Sato, Y., Felig, P., Wahren, J., 1981. Synergistic interaction between exercise and insulin on peripheral glucose uptake. The Journal of Clinical Investigation 68(6): 1468–74.</w:t>
      </w:r>
    </w:p>
    <w:p w14:paraId="72101A9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9]</w:t>
      </w:r>
      <w:r w:rsidRPr="00D72F59">
        <w:rPr>
          <w:rFonts w:ascii="Garamond" w:hAnsi="Garamond"/>
          <w:noProof/>
        </w:rPr>
        <w:tab/>
        <w:t>Rolfe, D.F., Brown, G.C., 1997. Cellular energy utilization and molecular origin of standard metabolic rate in mammals. Physiological Reviews 77(3): 731–58.</w:t>
      </w:r>
    </w:p>
    <w:p w14:paraId="6ED9B37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0]</w:t>
      </w:r>
      <w:r w:rsidRPr="00D72F59">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30C7433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lastRenderedPageBreak/>
        <w:t>[21]</w:t>
      </w:r>
      <w:r w:rsidRPr="00D72F59">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676B2EA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2]</w:t>
      </w:r>
      <w:r w:rsidRPr="00D72F59">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5E8F4E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3]</w:t>
      </w:r>
      <w:r w:rsidRPr="00D72F59">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250781D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4]</w:t>
      </w:r>
      <w:r w:rsidRPr="00D72F59">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2C0D7CC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5]</w:t>
      </w:r>
      <w:r w:rsidRPr="00D72F59">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1C78F6C6"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6]</w:t>
      </w:r>
      <w:r w:rsidRPr="00D72F59">
        <w:rPr>
          <w:rFonts w:ascii="Garamond" w:hAnsi="Garamond"/>
          <w:noProof/>
        </w:rPr>
        <w:tab/>
        <w:t>Harrison, D.E., Strong, R., Sharp, Z.D., Nelson, J.F., Astle, C.M., Flurkey, K., et al., 2009. Rapamycin fed late in life extends lifespan in genetically heterogeneous mice. Nature 460(7253): 392–5, Doi: 10.1038/nature08221.</w:t>
      </w:r>
    </w:p>
    <w:p w14:paraId="679FD5E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7]</w:t>
      </w:r>
      <w:r w:rsidRPr="00D72F59">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79DE062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8]</w:t>
      </w:r>
      <w:r w:rsidRPr="00D72F59">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559F4DC7"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9]</w:t>
      </w:r>
      <w:r w:rsidRPr="00D72F59">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5B77A0EF"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0]</w:t>
      </w:r>
      <w:r w:rsidRPr="00D72F59">
        <w:rPr>
          <w:rFonts w:ascii="Garamond" w:hAnsi="Garamond"/>
          <w:noProof/>
        </w:rPr>
        <w:tab/>
        <w:t>Sasaki, H., Kasagi, F., Yamada, M., Fujita, S., 2007. Grip strength predicts cause-specific mortality in middle-aged and elderly persons. The American Journal of Medicine 120(4): 337–42, Doi: 10.1016/j.amjmed.2006.04.018.</w:t>
      </w:r>
    </w:p>
    <w:p w14:paraId="1765E24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1]</w:t>
      </w:r>
      <w:r w:rsidRPr="00D72F59">
        <w:rPr>
          <w:rFonts w:ascii="Garamond" w:hAnsi="Garamond"/>
          <w:noProof/>
        </w:rPr>
        <w:tab/>
        <w:t>Gale, C.R., Martyn, C.N., Cooper, C., Sayer, A.A., 2007. Grip strength, body composition, and mortality. International Journal of Epidemiology 36(1): 228–35, Doi: 10.1093/ije/dyl224.</w:t>
      </w:r>
    </w:p>
    <w:p w14:paraId="3AA624B1"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2]</w:t>
      </w:r>
      <w:r w:rsidRPr="00D72F59">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12DA79E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3]</w:t>
      </w:r>
      <w:r w:rsidRPr="00D72F59">
        <w:rPr>
          <w:rFonts w:ascii="Garamond" w:hAnsi="Garamond"/>
          <w:noProof/>
        </w:rPr>
        <w:tab/>
        <w:t xml:space="preserve">Metter, E.J., Talbot, L. a., Schrager, M., Conwit, R., 2002. Skeletal muscle strength as a predictor of all-cause mortality in healthy men. The Journals of Gerontology. Series </w:t>
      </w:r>
      <w:r w:rsidRPr="00D72F59">
        <w:rPr>
          <w:rFonts w:ascii="Garamond" w:hAnsi="Garamond"/>
          <w:noProof/>
        </w:rPr>
        <w:lastRenderedPageBreak/>
        <w:t>A, Biological Sciences and Medical Sciences 57(10): B359–65, Doi: 10.1093/gerona/57.10.B359.</w:t>
      </w:r>
    </w:p>
    <w:p w14:paraId="6283B0C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4]</w:t>
      </w:r>
      <w:r w:rsidRPr="00D72F59">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71222AB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5]</w:t>
      </w:r>
      <w:r w:rsidRPr="00D72F59">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46CDBFE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6]</w:t>
      </w:r>
      <w:r w:rsidRPr="00D72F59">
        <w:rPr>
          <w:rFonts w:ascii="Garamond" w:hAnsi="Garamond"/>
          <w:noProof/>
        </w:rPr>
        <w:tab/>
        <w:t>Tschöp, M.H., Speakman, J.R., Arch, J.R.S., Auwerx, J., Brüning, J.C.C., Chan, L., et al., 2011. A guide to analysis of mouse energy metabolism. Nature Methods 9(1): 57–63, Doi: 10.1038/nmeth.1806.</w:t>
      </w:r>
    </w:p>
    <w:p w14:paraId="5E48639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7]</w:t>
      </w:r>
      <w:r w:rsidRPr="00D72F59">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1A20EA01"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8]</w:t>
      </w:r>
      <w:r w:rsidRPr="00D72F59">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7BBDD58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9]</w:t>
      </w:r>
      <w:r w:rsidRPr="00D72F59">
        <w:rPr>
          <w:rFonts w:ascii="Garamond" w:hAnsi="Garamond"/>
          <w:noProof/>
        </w:rPr>
        <w:tab/>
        <w:t>Langmead, B., Trapnell, C., Pop, M., Salzberg, S.L., 2009. Ultrafast and memory-efficient alignment of short DNA sequences to the human genome. Genome Biology 10(3): R25, Doi: 10.1186/gb-2009-10-3-r25.</w:t>
      </w:r>
    </w:p>
    <w:p w14:paraId="3CB623A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0]</w:t>
      </w:r>
      <w:r w:rsidRPr="00D72F59">
        <w:rPr>
          <w:rFonts w:ascii="Garamond" w:hAnsi="Garamond"/>
          <w:noProof/>
        </w:rPr>
        <w:tab/>
        <w:t>Anders, S., Pyl, P.T., Huber, W., 2015. HTSeq-A Python framework to work with high-throughput sequencing data. Bioinformatics 31(2): 166–9, Doi: 10.1093/bioinformatics/btu638.</w:t>
      </w:r>
    </w:p>
    <w:p w14:paraId="3282250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1]</w:t>
      </w:r>
      <w:r w:rsidRPr="00D72F59">
        <w:rPr>
          <w:rFonts w:ascii="Garamond" w:hAnsi="Garamond"/>
          <w:noProof/>
        </w:rPr>
        <w:tab/>
        <w:t>Love, M.I., Huber, W., Anders, S., 2014. Moderated estimation of fold change and dispersion for RNA-seq data with DESeq2. Genome Biology 15(12): 550, Doi: 10.1186/s13059-014-0550-8.</w:t>
      </w:r>
    </w:p>
    <w:p w14:paraId="45D2ED8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2]</w:t>
      </w:r>
      <w:r w:rsidRPr="00D72F59">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47EE730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3]</w:t>
      </w:r>
      <w:r w:rsidRPr="00D72F59">
        <w:rPr>
          <w:rFonts w:ascii="Garamond" w:hAnsi="Garamond"/>
          <w:noProof/>
        </w:rPr>
        <w:tab/>
        <w:t>Liberzon, A., Subramanian, A., Pinchback, R., Thorvaldsdóttir, H., Tamayo, P., Mesirov, J.P., 2011. Molecular signatures database (MSigDB) 3.0. Bioinformatics 27(12): 1739–40, Doi: 10.1093/bioinformatics/btr260.</w:t>
      </w:r>
    </w:p>
    <w:p w14:paraId="21BF0B50"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4]</w:t>
      </w:r>
      <w:r w:rsidRPr="00D72F59">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3921D20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5]</w:t>
      </w:r>
      <w:r w:rsidRPr="00D72F59">
        <w:rPr>
          <w:rFonts w:ascii="Garamond" w:hAnsi="Garamond"/>
          <w:noProof/>
        </w:rPr>
        <w:tab/>
        <w:t>R Core Team., 2013. R: A Language and Environment for Statistical Computing.</w:t>
      </w:r>
    </w:p>
    <w:p w14:paraId="61825750"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6]</w:t>
      </w:r>
      <w:r w:rsidRPr="00D72F59">
        <w:rPr>
          <w:rFonts w:ascii="Garamond" w:hAnsi="Garamond"/>
          <w:noProof/>
        </w:rPr>
        <w:tab/>
        <w:t xml:space="preserve">Bates, D.M., Mächler, M., Bolker, B., Walker, S., 2014. Fitting Linear Mixed-Effects </w:t>
      </w:r>
      <w:r w:rsidRPr="00D72F59">
        <w:rPr>
          <w:rFonts w:ascii="Garamond" w:hAnsi="Garamond"/>
          <w:noProof/>
        </w:rPr>
        <w:lastRenderedPageBreak/>
        <w:t>Models using lme4. ArXiv 1406.5823: 1–51.</w:t>
      </w:r>
    </w:p>
    <w:p w14:paraId="605C87E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7]</w:t>
      </w:r>
      <w:r w:rsidRPr="00D72F59">
        <w:rPr>
          <w:rFonts w:ascii="Garamond" w:hAnsi="Garamond"/>
          <w:noProof/>
        </w:rPr>
        <w:tab/>
        <w:t>Therneau, T.M., Grambsch, P.M., 2000. Modeling Survival Data: Extending the Cox Model. New York, NY: Springer New York.</w:t>
      </w:r>
    </w:p>
    <w:p w14:paraId="58D79691"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8]</w:t>
      </w:r>
      <w:r w:rsidRPr="00D72F59">
        <w:rPr>
          <w:rFonts w:ascii="Garamond" w:hAnsi="Garamond"/>
          <w:noProof/>
        </w:rPr>
        <w:tab/>
        <w:t>Therneau, T., 2012. A Package for Survival Analysis in S. R package version. Survival.</w:t>
      </w:r>
    </w:p>
    <w:p w14:paraId="61B8221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9]</w:t>
      </w:r>
      <w:r w:rsidRPr="00D72F59">
        <w:rPr>
          <w:rFonts w:ascii="Garamond" w:hAnsi="Garamond"/>
          <w:noProof/>
        </w:rPr>
        <w:tab/>
        <w:t>Benjamini, Y., Hochberg, Y., 1995. Controlling the False Discovery Rate: A Practical and Powerful Approach to Multiple Testing. Journal of the Royal Statistical Society. Series B 57(1): 289–300.</w:t>
      </w:r>
    </w:p>
    <w:p w14:paraId="700108B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0]</w:t>
      </w:r>
      <w:r w:rsidRPr="00D72F59">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2B893C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1]</w:t>
      </w:r>
      <w:r w:rsidRPr="00D72F59">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2E09E26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2]</w:t>
      </w:r>
      <w:r w:rsidRPr="00D72F59">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4C40652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3]</w:t>
      </w:r>
      <w:r w:rsidRPr="00D72F59">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5D75AF8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4]</w:t>
      </w:r>
      <w:r w:rsidRPr="00D72F59">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06DAF15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5]</w:t>
      </w:r>
      <w:r w:rsidRPr="00D72F59">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186A15D0"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6]</w:t>
      </w:r>
      <w:r w:rsidRPr="00D72F59">
        <w:rPr>
          <w:rFonts w:ascii="Garamond" w:hAnsi="Garamond"/>
          <w:noProof/>
        </w:rPr>
        <w:tab/>
        <w:t>Maurya, S.K., Periasamy, M., 2015. Sarcolipin is a novel regulator of muscle metabolism and obesity. Pharmacological Research 102: 270–5, Doi: 10.1016/j.phrs.2015.10.020.</w:t>
      </w:r>
    </w:p>
    <w:p w14:paraId="38D399A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7]</w:t>
      </w:r>
      <w:r w:rsidRPr="00D72F59">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28BAE51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8]</w:t>
      </w:r>
      <w:r w:rsidRPr="00D72F59">
        <w:rPr>
          <w:rFonts w:ascii="Garamond" w:hAnsi="Garamond"/>
          <w:noProof/>
        </w:rPr>
        <w:tab/>
        <w:t>Fiatarone, M.A., 1990. High-Intensity Strength Training in Nonagenarians. JAMA 263(22): 3029, Doi: 10.1001/jama.1990.03440220053029.</w:t>
      </w:r>
    </w:p>
    <w:p w14:paraId="24F2ED56"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9]</w:t>
      </w:r>
      <w:r w:rsidRPr="00D72F59">
        <w:rPr>
          <w:rFonts w:ascii="Garamond" w:hAnsi="Garamond"/>
          <w:noProof/>
        </w:rPr>
        <w:tab/>
        <w:t>Zurlo, F., Larson, K., Bogardus, C., Ravussin, E., 1990. Skeletal muscle metabolism is a major determinant of resting energy expenditure. Journal of Clinical Investigation 86(5): 1423.</w:t>
      </w:r>
    </w:p>
    <w:p w14:paraId="1687B12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0]</w:t>
      </w:r>
      <w:r w:rsidRPr="00D72F59">
        <w:rPr>
          <w:rFonts w:ascii="Garamond" w:hAnsi="Garamond"/>
          <w:noProof/>
        </w:rPr>
        <w:tab/>
        <w:t xml:space="preserve">Philp, A., Schenk, S., Perez-Schindler, J., Hamilton, D.L., Breen, L., Laverone, E., et al., 2015. Rapamycin does not prevent increases in myofibrillar or mitochondrial </w:t>
      </w:r>
      <w:r w:rsidRPr="00D72F59">
        <w:rPr>
          <w:rFonts w:ascii="Garamond" w:hAnsi="Garamond"/>
          <w:noProof/>
        </w:rPr>
        <w:lastRenderedPageBreak/>
        <w:t>protein synthesis following endurance exercise. The Journal of Physiology 44(i): n/a-n/a, Doi: 10.1113/JP271219.</w:t>
      </w:r>
    </w:p>
    <w:p w14:paraId="6EA3950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1]</w:t>
      </w:r>
      <w:r w:rsidRPr="00D72F59">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49A384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2]</w:t>
      </w:r>
      <w:r w:rsidRPr="00D72F59">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7B6D5E0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3]</w:t>
      </w:r>
      <w:r w:rsidRPr="00D72F59">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DBDC7E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4]</w:t>
      </w:r>
      <w:r w:rsidRPr="00D72F59">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64ABB9B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5]</w:t>
      </w:r>
      <w:r w:rsidRPr="00D72F59">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2B00B3E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6]</w:t>
      </w:r>
      <w:r w:rsidRPr="00D72F59">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550208D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7]</w:t>
      </w:r>
      <w:r w:rsidRPr="00D72F59">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A1935B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8]</w:t>
      </w:r>
      <w:r w:rsidRPr="00D72F59">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442E3D4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9]</w:t>
      </w:r>
      <w:r w:rsidRPr="00D72F59">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3CF2263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0]</w:t>
      </w:r>
      <w:r w:rsidRPr="00D72F59">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30B1AA4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lastRenderedPageBreak/>
        <w:t>[71]</w:t>
      </w:r>
      <w:r w:rsidRPr="00D72F59">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ADE67DF"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2]</w:t>
      </w:r>
      <w:r w:rsidRPr="00D72F59">
        <w:rPr>
          <w:rFonts w:ascii="Garamond" w:hAnsi="Garamond"/>
          <w:noProof/>
        </w:rPr>
        <w:tab/>
        <w:t>Lu, B., Bridges, D., Yang, Y., Fisher, K., Cheng, A., Chang, L., et al., 2014. Metabolic crosstalk: molecular links between glycogen and lipid metabolism in obesity. Diabetes 63(9): 2935–48, Doi: 10.2337/db13-1531.</w:t>
      </w:r>
    </w:p>
    <w:p w14:paraId="3143961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3]</w:t>
      </w:r>
      <w:r w:rsidRPr="00D72F59">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08E13C5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4]</w:t>
      </w:r>
      <w:r w:rsidRPr="00D72F59">
        <w:rPr>
          <w:rFonts w:ascii="Garamond" w:hAnsi="Garamond"/>
          <w:noProof/>
        </w:rPr>
        <w:tab/>
        <w:t>Phillips, B.E., Williams, J.P., Gustafsson, T., Bouchard, C., Rankinen, T., Knudsen, S., et al., 2013. Molecular Networks of Human Muscle Adaptation to Exercise and Age. PLoS Genetics 9(3), Doi: 10.1371/journal.pgen.1003389.</w:t>
      </w:r>
    </w:p>
    <w:p w14:paraId="43D546A6"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5]</w:t>
      </w:r>
      <w:r w:rsidRPr="00D72F59">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6804351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6]</w:t>
      </w:r>
      <w:r w:rsidRPr="00D72F59">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04762EB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7]</w:t>
      </w:r>
      <w:r w:rsidRPr="00D72F59">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44EBF20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8]</w:t>
      </w:r>
      <w:r w:rsidRPr="00D72F59">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2AB01F67"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9]</w:t>
      </w:r>
      <w:r w:rsidRPr="00D72F59">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41B182B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0]</w:t>
      </w:r>
      <w:r w:rsidRPr="00D72F59">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1F1821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1]</w:t>
      </w:r>
      <w:r w:rsidRPr="00D72F59">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917DE9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2]</w:t>
      </w:r>
      <w:r w:rsidRPr="00D72F59">
        <w:rPr>
          <w:rFonts w:ascii="Garamond" w:hAnsi="Garamond"/>
          <w:noProof/>
        </w:rPr>
        <w:tab/>
        <w:t>Li, Y., Wang, W.J., Cao, H., Lu, J., Wu, C., Hu, F.Y., et al., 2009. Genetic association of FOXO1A and FOXO3A with longevity trait in Han Chinese populations. Human Molecular Genetics 18(24): 4897–904, Doi: 10.1093/hmg/ddp459.</w:t>
      </w:r>
    </w:p>
    <w:p w14:paraId="63C2BF2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3]</w:t>
      </w:r>
      <w:r w:rsidRPr="00D72F59">
        <w:rPr>
          <w:rFonts w:ascii="Garamond" w:hAnsi="Garamond"/>
          <w:noProof/>
        </w:rPr>
        <w:tab/>
        <w:t xml:space="preserve">Soerensen, M., Dato, S., Christensen, K., McGue, M., Stevnsner, T., Bohr, V. a., et al., 2010. Replication of an association of variation in the FOXO3A gene with human </w:t>
      </w:r>
      <w:r w:rsidRPr="00D72F59">
        <w:rPr>
          <w:rFonts w:ascii="Garamond" w:hAnsi="Garamond"/>
          <w:noProof/>
        </w:rPr>
        <w:lastRenderedPageBreak/>
        <w:t>longevity using both case-control and longitudinal data. Aging Cell 9(6): 1010–7, Doi: 10.1111/j.1474-9726.2010.00627.x.</w:t>
      </w:r>
    </w:p>
    <w:p w14:paraId="412B86B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4]</w:t>
      </w:r>
      <w:r w:rsidRPr="00D72F59">
        <w:rPr>
          <w:rFonts w:ascii="Garamond" w:hAnsi="Garamond"/>
          <w:noProof/>
        </w:rPr>
        <w:tab/>
        <w:t>Giannakou, M.E., Goss, M., Jünger, M.A., Hafen, E., Leevers, S.J., Partridge, L., 2004. Long-lived Drosophila with overexpressed dFOXO in adult fat body. Science 305(5682): 361, Doi: 10.1126/science.1098219.</w:t>
      </w:r>
    </w:p>
    <w:p w14:paraId="3DDC14FD"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5]</w:t>
      </w:r>
      <w:r w:rsidRPr="00D72F59">
        <w:rPr>
          <w:rFonts w:ascii="Garamond" w:hAnsi="Garamond"/>
          <w:noProof/>
        </w:rPr>
        <w:tab/>
        <w:t>Hwangbo, D.S., Gershman, B., Tu, M.-P., Palmer, M., Tatar, M., 2004. Drosophila dFOXO controls lifespan and regulates insulin signalling in brain and fat body. Nature 429(6991): 562–6, Doi: 10.1038/nature03446.</w:t>
      </w:r>
    </w:p>
    <w:p w14:paraId="3F1E071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6]</w:t>
      </w:r>
      <w:r w:rsidRPr="00D72F59">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7E02439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7]</w:t>
      </w:r>
      <w:r w:rsidRPr="00D72F59">
        <w:rPr>
          <w:rFonts w:ascii="Garamond" w:hAnsi="Garamond"/>
          <w:noProof/>
        </w:rPr>
        <w:tab/>
        <w:t>Passtoors, W.M., Beekman, M., Deelen, J., van der Breggen, R., Maier, A.B., Guigas, B., et al., 2013. Gene expression analysis of mTOR pathway: association with human longevity. Aging Cell 12(1): 24–31, Doi: 10.1111/acel.12015.</w:t>
      </w:r>
    </w:p>
    <w:p w14:paraId="37E7A99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8]</w:t>
      </w:r>
      <w:r w:rsidRPr="00D72F59">
        <w:rPr>
          <w:rFonts w:ascii="Garamond" w:hAnsi="Garamond"/>
          <w:noProof/>
        </w:rPr>
        <w:tab/>
        <w:t>Joseph, G.A., Wang, S., Zhou, W., Kimble, G., Tse, H., Eash, J., et al., 2019. No Title, Doi: 10.1101/591891.</w:t>
      </w:r>
    </w:p>
    <w:p w14:paraId="22D37FF9" w14:textId="75ACEFB1" w:rsidR="00871236" w:rsidRPr="00D04C5A" w:rsidRDefault="00871236" w:rsidP="00D72F59">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pPr>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7B624A">
      <w:pPr>
        <w:pStyle w:val="Heading1"/>
        <w:rPr>
          <w:rFonts w:asciiTheme="minorHAnsi" w:hAnsiTheme="minorHAnsi"/>
        </w:rPr>
      </w:pPr>
      <w:r w:rsidRPr="00D04C5A">
        <w:rPr>
          <w:rFonts w:asciiTheme="minorHAnsi" w:hAnsiTheme="minorHAnsi"/>
        </w:rPr>
        <w:lastRenderedPageBreak/>
        <w:t>Figure Legends</w:t>
      </w:r>
    </w:p>
    <w:p w14:paraId="20D3EB6D" w14:textId="77777777" w:rsidR="003E7617" w:rsidRPr="00D04C5A" w:rsidRDefault="003E7617" w:rsidP="003E7617">
      <w:pPr>
        <w:rPr>
          <w:rFonts w:asciiTheme="minorHAnsi" w:hAnsiTheme="minorHAnsi"/>
        </w:rPr>
      </w:pPr>
    </w:p>
    <w:p w14:paraId="27EFDFE2" w14:textId="5D42C172" w:rsidR="003E7617" w:rsidRPr="00FE1A39" w:rsidRDefault="003E7617" w:rsidP="003E7617">
      <w:pPr>
        <w:rPr>
          <w:rFonts w:asciiTheme="minorHAnsi" w:hAnsiTheme="minorHAnsi"/>
        </w:rPr>
      </w:pPr>
      <w:commentRangeStart w:id="188"/>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commentRangeEnd w:id="188"/>
      <w:r w:rsidR="008F7204" w:rsidRPr="00FE1A39">
        <w:rPr>
          <w:rStyle w:val="CommentReference"/>
          <w:rFonts w:asciiTheme="minorHAnsi" w:hAnsiTheme="minorHAnsi"/>
        </w:rPr>
        <w:commentReference w:id="188"/>
      </w:r>
      <w:r w:rsidR="001632AB" w:rsidRPr="00FE1A39">
        <w:rPr>
          <w:rFonts w:asciiTheme="minorHAnsi" w:hAnsiTheme="minorHAnsi"/>
          <w:b/>
        </w:rPr>
        <w:t xml:space="preserve">  </w:t>
      </w:r>
      <w:r w:rsidR="001632AB" w:rsidRPr="00FE1A39">
        <w:rPr>
          <w:rFonts w:asciiTheme="minorHAnsi" w:hAnsiTheme="minorHAnsi"/>
        </w:rPr>
        <w:t xml:space="preserve">A) Schematic of rapamycin/high fat diet experiments, with effects on B) energy expenditure and C) ambulatory activity.  Muscle </w:t>
      </w:r>
      <w:r w:rsidR="001632AB" w:rsidRPr="00FE1A39">
        <w:rPr>
          <w:rFonts w:asciiTheme="minorHAnsi" w:hAnsiTheme="minorHAnsi"/>
          <w:i/>
        </w:rPr>
        <w:t>Tsc1</w:t>
      </w:r>
      <w:r w:rsidR="001632AB" w:rsidRPr="00FE1A39">
        <w:rPr>
          <w:rFonts w:asciiTheme="minorHAnsi" w:hAnsiTheme="minorHAnsi"/>
        </w:rPr>
        <w:t xml:space="preserve"> knockout at 70 days of age mice are evaluated by indirect calorimetry for heat production (D), ambulatory activity (E), respiratory exchange ratio (F).  G) Food intake for mice on NCD or HFD</w:t>
      </w:r>
      <w:r w:rsidR="00363332">
        <w:rPr>
          <w:rFonts w:asciiTheme="minorHAnsi" w:hAnsiTheme="minorHAnsi"/>
        </w:rPr>
        <w:t>.  Data are averaged over 4-12 weeks for each cage (n=5-20/group).</w:t>
      </w:r>
    </w:p>
    <w:p w14:paraId="41AFEE05" w14:textId="77777777" w:rsidR="000711BE" w:rsidRPr="00FE1A39" w:rsidRDefault="000711BE" w:rsidP="003E7617">
      <w:pPr>
        <w:rPr>
          <w:rFonts w:asciiTheme="minorHAnsi" w:hAnsiTheme="minorHAnsi"/>
        </w:rPr>
      </w:pPr>
    </w:p>
    <w:p w14:paraId="77F02DE0" w14:textId="7B79C4B1" w:rsidR="00DB6758" w:rsidRPr="00FE1A39" w:rsidRDefault="003E7617" w:rsidP="00DB6758">
      <w:pPr>
        <w:rPr>
          <w:rFonts w:asciiTheme="minorHAnsi" w:hAnsiTheme="minorHAnsi"/>
        </w:rPr>
      </w:pPr>
      <w:r w:rsidRPr="00FE1A39">
        <w:rPr>
          <w:rFonts w:asciiTheme="minorHAnsi" w:hAnsiTheme="minorHAnsi"/>
          <w:b/>
        </w:rPr>
        <w:t xml:space="preserve">Figure 2: </w:t>
      </w:r>
      <w:r w:rsidR="00DB6758" w:rsidRPr="00FE1A39">
        <w:rPr>
          <w:rFonts w:asciiTheme="minorHAnsi" w:hAnsiTheme="minorHAnsi"/>
          <w:b/>
        </w:rPr>
        <w:t>Reduced age-associated weight gain in muscle</w:t>
      </w:r>
      <w:r w:rsidR="00776A6D" w:rsidRPr="00FE1A39">
        <w:rPr>
          <w:rFonts w:asciiTheme="minorHAnsi" w:hAnsiTheme="minorHAnsi"/>
          <w:b/>
        </w:rPr>
        <w:t xml:space="preserve"> </w:t>
      </w:r>
      <w:r w:rsidR="00776A6D" w:rsidRPr="00FE1A39">
        <w:rPr>
          <w:rFonts w:asciiTheme="minorHAnsi" w:hAnsiTheme="minorHAnsi"/>
          <w:b/>
          <w:i/>
        </w:rPr>
        <w:t>Tsc1</w:t>
      </w:r>
      <w:r w:rsidR="00776A6D" w:rsidRPr="00FE1A39">
        <w:rPr>
          <w:rFonts w:asciiTheme="minorHAnsi" w:hAnsiTheme="minorHAnsi"/>
          <w:b/>
        </w:rPr>
        <w:t xml:space="preserve"> knockout mice</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Fat and </w:t>
      </w:r>
      <w:r w:rsidR="00DB6758" w:rsidRPr="00FE1A39">
        <w:rPr>
          <w:rFonts w:asciiTheme="minorHAnsi" w:hAnsiTheme="minorHAnsi"/>
        </w:rPr>
        <w:t>B</w:t>
      </w:r>
      <w:r w:rsidR="00DF797E" w:rsidRPr="00FE1A39">
        <w:rPr>
          <w:rFonts w:asciiTheme="minorHAnsi" w:hAnsiTheme="minorHAnsi"/>
        </w:rPr>
        <w:t xml:space="preserve">) Fat-Free mass of </w:t>
      </w:r>
      <w:r w:rsidR="00DB6758" w:rsidRPr="00FE1A39">
        <w:rPr>
          <w:rFonts w:asciiTheme="minorHAnsi" w:hAnsiTheme="minorHAnsi"/>
        </w:rPr>
        <w:t xml:space="preserve">male </w:t>
      </w:r>
      <w:r w:rsidR="00DF797E" w:rsidRPr="00FE1A39">
        <w:rPr>
          <w:rFonts w:asciiTheme="minorHAnsi" w:hAnsiTheme="minorHAnsi"/>
        </w:rPr>
        <w:t xml:space="preserve">animals </w:t>
      </w:r>
      <w:r w:rsidR="00DB6758" w:rsidRPr="00FE1A39">
        <w:rPr>
          <w:rFonts w:asciiTheme="minorHAnsi" w:hAnsiTheme="minorHAnsi"/>
        </w:rPr>
        <w:t>from birth followed for 28 weeks.  C) Inguinal and gonadal fat pad weights</w:t>
      </w:r>
      <w:r w:rsidR="00B509CA" w:rsidRPr="00FE1A39">
        <w:rPr>
          <w:rFonts w:asciiTheme="minorHAnsi" w:hAnsiTheme="minorHAnsi"/>
        </w:rPr>
        <w:t>.</w:t>
      </w:r>
      <w:r w:rsidR="00DB6758" w:rsidRPr="00FE1A39">
        <w:rPr>
          <w:rFonts w:asciiTheme="minorHAnsi" w:hAnsiTheme="minorHAnsi"/>
        </w:rPr>
        <w:t xml:space="preserve">  Statistical significance (n=7 and 25) is denoted by asterisks which indicate p&lt;0.05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p>
    <w:p w14:paraId="005623F2" w14:textId="61963AB1" w:rsidR="0045067A" w:rsidRPr="00FE1A39" w:rsidRDefault="0045067A" w:rsidP="003E7617">
      <w:pPr>
        <w:rPr>
          <w:rFonts w:asciiTheme="minorHAnsi" w:hAnsiTheme="minorHAnsi"/>
        </w:rPr>
      </w:pPr>
    </w:p>
    <w:p w14:paraId="18A68E2A" w14:textId="77777777" w:rsidR="00C10DEF" w:rsidRPr="00FE1A39" w:rsidRDefault="00C10DEF" w:rsidP="003E7617">
      <w:pPr>
        <w:rPr>
          <w:rFonts w:asciiTheme="minorHAnsi" w:hAnsiTheme="minorHAnsi"/>
          <w:b/>
        </w:rPr>
      </w:pPr>
    </w:p>
    <w:p w14:paraId="67DA0AA0" w14:textId="4BF6F99D" w:rsidR="005008B3" w:rsidRPr="00FE1A39" w:rsidRDefault="005008B3" w:rsidP="003E7617">
      <w:pPr>
        <w:rPr>
          <w:rFonts w:asciiTheme="minorHAnsi" w:hAnsiTheme="minorHAnsi"/>
        </w:rPr>
      </w:pPr>
      <w:r w:rsidRPr="00FE1A39">
        <w:rPr>
          <w:rFonts w:asciiTheme="minorHAnsi" w:hAnsiTheme="minorHAnsi"/>
          <w:b/>
        </w:rPr>
        <w:t xml:space="preserve">Figure 3: </w:t>
      </w:r>
      <w:r w:rsidR="005B6033" w:rsidRPr="00FE1A39">
        <w:rPr>
          <w:rFonts w:asciiTheme="minorHAnsi" w:hAnsiTheme="minorHAnsi"/>
          <w:b/>
        </w:rPr>
        <w:t xml:space="preserve">Muscle </w:t>
      </w:r>
      <w:r w:rsidR="005B6033" w:rsidRPr="00FE1A39">
        <w:rPr>
          <w:rFonts w:asciiTheme="minorHAnsi" w:hAnsiTheme="minorHAnsi"/>
          <w:b/>
          <w:i/>
        </w:rPr>
        <w:t>Tsc1</w:t>
      </w:r>
      <w:r w:rsidR="005B6033" w:rsidRPr="00FE1A39">
        <w:rPr>
          <w:rFonts w:asciiTheme="minorHAnsi" w:hAnsiTheme="minorHAnsi"/>
          <w:b/>
        </w:rPr>
        <w:t xml:space="preserve"> Knockout mice are resistant to diet-induced obesity and insulin resistance. </w:t>
      </w:r>
      <w:r w:rsidR="005B6033" w:rsidRPr="00FE1A39">
        <w:rPr>
          <w:rFonts w:asciiTheme="minorHAnsi" w:hAnsiTheme="minorHAnsi"/>
        </w:rPr>
        <w:t>C) Fat pad weights at sacrifice.</w:t>
      </w:r>
      <w:r w:rsidR="00901963" w:rsidRPr="00FE1A39">
        <w:rPr>
          <w:rFonts w:asciiTheme="minorHAnsi" w:hAnsiTheme="minorHAnsi"/>
        </w:rPr>
        <w:t xml:space="preserve">  Statistical significance (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 a Mann-Whitney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3E7617">
      <w:pPr>
        <w:rPr>
          <w:rFonts w:asciiTheme="minorHAnsi" w:hAnsiTheme="minorHAnsi"/>
        </w:rPr>
      </w:pPr>
    </w:p>
    <w:p w14:paraId="5C9F6721" w14:textId="74F596C5" w:rsidR="006821D8" w:rsidRPr="00FE1A39" w:rsidRDefault="006821D8" w:rsidP="003E7617">
      <w:pPr>
        <w:rPr>
          <w:rFonts w:asciiTheme="minorHAnsi" w:hAnsiTheme="minorHAnsi"/>
        </w:rPr>
      </w:pPr>
      <w:r w:rsidRPr="00FE1A39">
        <w:rPr>
          <w:rFonts w:asciiTheme="minorHAnsi" w:hAnsiTheme="minorHAnsi"/>
          <w:b/>
        </w:rPr>
        <w:t xml:space="preserve">Figure 4: Transcriptional </w:t>
      </w:r>
      <w:r w:rsidR="005F6EBE" w:rsidRPr="00FE1A39">
        <w:rPr>
          <w:rFonts w:asciiTheme="minorHAnsi" w:hAnsiTheme="minorHAnsi"/>
          <w:b/>
        </w:rPr>
        <w:t xml:space="preserve">and structural </w:t>
      </w:r>
      <w:r w:rsidRPr="00FE1A39">
        <w:rPr>
          <w:rFonts w:asciiTheme="minorHAnsi" w:hAnsiTheme="minorHAnsi"/>
          <w:b/>
        </w:rPr>
        <w:t xml:space="preserve">changes </w:t>
      </w:r>
      <w:r w:rsidR="007307B3" w:rsidRPr="00FE1A39">
        <w:rPr>
          <w:rFonts w:asciiTheme="minorHAnsi" w:hAnsiTheme="minorHAnsi"/>
          <w:b/>
        </w:rPr>
        <w:t xml:space="preserve">in </w:t>
      </w:r>
      <w:r w:rsidR="007307B3" w:rsidRPr="00FE1A39">
        <w:rPr>
          <w:rFonts w:asciiTheme="minorHAnsi" w:hAnsiTheme="minorHAnsi"/>
          <w:b/>
          <w:i/>
        </w:rPr>
        <w:t xml:space="preserve">Tsc1 </w:t>
      </w:r>
      <w:r w:rsidR="007307B3" w:rsidRPr="00FE1A39">
        <w:rPr>
          <w:rFonts w:asciiTheme="minorHAnsi" w:hAnsiTheme="minorHAnsi"/>
          <w:b/>
        </w:rPr>
        <w:t xml:space="preserve">knockout muscles.  </w:t>
      </w:r>
      <w:r w:rsidR="007307B3" w:rsidRPr="00FE1A39">
        <w:rPr>
          <w:rFonts w:asciiTheme="minorHAnsi" w:hAnsiTheme="minorHAnsi"/>
        </w:rPr>
        <w:t>A</w:t>
      </w:r>
      <w:r w:rsidR="005F6EBE" w:rsidRPr="00FE1A39">
        <w:rPr>
          <w:rFonts w:asciiTheme="minorHAnsi" w:hAnsiTheme="minorHAnsi"/>
        </w:rPr>
        <w:t xml:space="preserve">) Expression of A) Amino Acid Transporters B) Fatty Acid Transporters from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FE1A39" w:rsidRDefault="005F6EBE" w:rsidP="003E7617">
      <w:pPr>
        <w:rPr>
          <w:rFonts w:asciiTheme="minorHAnsi" w:hAnsiTheme="minorHAnsi"/>
        </w:rPr>
      </w:pPr>
    </w:p>
    <w:p w14:paraId="7F483492" w14:textId="379C8F3F" w:rsidR="00B558A8" w:rsidRPr="00FE1A39" w:rsidRDefault="00B558A8" w:rsidP="003E7617">
      <w:pPr>
        <w:rPr>
          <w:rFonts w:asciiTheme="minorHAnsi" w:hAnsiTheme="minorHAnsi"/>
          <w:b/>
        </w:rPr>
      </w:pPr>
      <w:r w:rsidRPr="00FE1A39">
        <w:rPr>
          <w:rFonts w:asciiTheme="minorHAnsi" w:hAnsiTheme="minorHAnsi"/>
          <w:b/>
        </w:rPr>
        <w:t xml:space="preserve">Figure 5: Survival curve of male muscle </w:t>
      </w:r>
      <w:r w:rsidRPr="00FE1A39">
        <w:rPr>
          <w:rFonts w:asciiTheme="minorHAnsi" w:hAnsiTheme="minorHAnsi"/>
          <w:b/>
          <w:i/>
        </w:rPr>
        <w:t>Tsc1</w:t>
      </w:r>
      <w:r w:rsidRPr="00FE1A39">
        <w:rPr>
          <w:rFonts w:asciiTheme="minorHAnsi" w:hAnsiTheme="minorHAnsi"/>
          <w:b/>
        </w:rPr>
        <w:t xml:space="preserve"> knockout mice on a normal chow diet.  </w:t>
      </w:r>
      <w:r w:rsidRPr="00FE1A39">
        <w:rPr>
          <w:rFonts w:asciiTheme="minorHAnsi" w:hAnsiTheme="minorHAnsi"/>
        </w:rPr>
        <w:t>Dotted lines indicate age at which 50% of animals died.</w:t>
      </w:r>
    </w:p>
    <w:p w14:paraId="204F8236" w14:textId="77777777" w:rsidR="005F6EBE" w:rsidRPr="00FE1A39" w:rsidRDefault="005F6EBE" w:rsidP="003E7617">
      <w:pPr>
        <w:rPr>
          <w:rFonts w:asciiTheme="minorHAnsi" w:hAnsiTheme="minorHAnsi"/>
        </w:rPr>
      </w:pPr>
    </w:p>
    <w:p w14:paraId="25A4D476" w14:textId="166E6EE7" w:rsidR="00B4522B" w:rsidRPr="00FE1A39" w:rsidRDefault="00B4522B" w:rsidP="00A40A23">
      <w:pPr>
        <w:pStyle w:val="Heading1"/>
        <w:rPr>
          <w:rFonts w:asciiTheme="minorHAnsi" w:hAnsiTheme="minorHAnsi"/>
        </w:rPr>
      </w:pPr>
      <w:r w:rsidRPr="00FE1A39">
        <w:rPr>
          <w:rFonts w:asciiTheme="minorHAnsi" w:hAnsiTheme="minorHAnsi"/>
        </w:rPr>
        <w:t>Supplementary Figure Legends</w:t>
      </w:r>
    </w:p>
    <w:p w14:paraId="0128D48A" w14:textId="77777777" w:rsidR="00B4522B" w:rsidRPr="00FE1A39" w:rsidRDefault="00B4522B" w:rsidP="003E7617">
      <w:pPr>
        <w:rPr>
          <w:rFonts w:asciiTheme="minorHAnsi" w:hAnsiTheme="minorHAnsi"/>
        </w:rPr>
      </w:pPr>
    </w:p>
    <w:p w14:paraId="4FA9BB7D" w14:textId="28FAD026" w:rsidR="00A01F29" w:rsidRPr="0055077F" w:rsidRDefault="00A01F29" w:rsidP="003E7617">
      <w:pPr>
        <w:rPr>
          <w:rFonts w:asciiTheme="minorHAnsi" w:hAnsiTheme="minorHAnsi"/>
        </w:rPr>
      </w:pPr>
      <w:commentRangeStart w:id="189"/>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commentRangeEnd w:id="189"/>
      <w:r w:rsidR="0018769C">
        <w:rPr>
          <w:rStyle w:val="CommentReference"/>
          <w:rFonts w:asciiTheme="minorHAnsi" w:hAnsiTheme="minorHAnsi" w:cstheme="minorBidi"/>
        </w:rPr>
        <w:commentReference w:id="189"/>
      </w:r>
    </w:p>
    <w:p w14:paraId="39100E02" w14:textId="37F63227" w:rsidR="00406E98" w:rsidRPr="0055077F" w:rsidRDefault="00406E98" w:rsidP="003E7617">
      <w:pPr>
        <w:rPr>
          <w:rFonts w:asciiTheme="minorHAnsi" w:hAnsiTheme="minorHAnsi"/>
        </w:rPr>
      </w:pPr>
    </w:p>
    <w:p w14:paraId="3C0AE787" w14:textId="5440931C" w:rsidR="00406E98" w:rsidRPr="0055077F" w:rsidRDefault="00406E98" w:rsidP="00406E98">
      <w:pPr>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3E7617">
      <w:pPr>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26246D" w:rsidRDefault="0026246D">
      <w:pPr>
        <w:pStyle w:val="CommentText"/>
      </w:pPr>
      <w:r>
        <w:rPr>
          <w:rStyle w:val="CommentReference"/>
        </w:rPr>
        <w:annotationRef/>
      </w:r>
      <w:r>
        <w:t>Potential reviewers:</w:t>
      </w:r>
      <w:r>
        <w:br/>
        <w:t>Leslie Kozak</w:t>
      </w:r>
    </w:p>
    <w:p w14:paraId="655AA1B3" w14:textId="7C7988D3" w:rsidR="0026246D" w:rsidRDefault="0026246D">
      <w:pPr>
        <w:pStyle w:val="CommentText"/>
      </w:pPr>
      <w:r>
        <w:t xml:space="preserve">Muthu </w:t>
      </w:r>
      <w:proofErr w:type="spellStart"/>
      <w:r>
        <w:t>Periasamy</w:t>
      </w:r>
      <w:proofErr w:type="spellEnd"/>
    </w:p>
    <w:p w14:paraId="7A21C46D" w14:textId="03637713" w:rsidR="0026246D" w:rsidRDefault="0026246D">
      <w:pPr>
        <w:pStyle w:val="CommentText"/>
      </w:pPr>
      <w:r>
        <w:t>David Guertin</w:t>
      </w:r>
    </w:p>
    <w:p w14:paraId="5D82F0F9" w14:textId="1CD36490" w:rsidR="0026246D" w:rsidRDefault="0026246D">
      <w:pPr>
        <w:pStyle w:val="CommentText"/>
      </w:pPr>
      <w:r>
        <w:t>Michael Hall</w:t>
      </w:r>
    </w:p>
    <w:p w14:paraId="19DBB59F" w14:textId="5E88A870" w:rsidR="0026246D" w:rsidRDefault="0026246D">
      <w:pPr>
        <w:pStyle w:val="CommentText"/>
      </w:pPr>
      <w:r>
        <w:t xml:space="preserve">Markus </w:t>
      </w:r>
      <w:proofErr w:type="spellStart"/>
      <w:r>
        <w:t>Ruegg</w:t>
      </w:r>
      <w:proofErr w:type="spellEnd"/>
    </w:p>
    <w:p w14:paraId="74C5ACF2" w14:textId="77777777" w:rsidR="0026246D" w:rsidRDefault="0026246D">
      <w:pPr>
        <w:pStyle w:val="CommentText"/>
      </w:pPr>
    </w:p>
  </w:comment>
  <w:comment w:id="1" w:author="Stephenson, Erin" w:date="2019-05-01T16:28:00Z" w:initials="SE">
    <w:p w14:paraId="6AFC741E" w14:textId="112F9BC6" w:rsidR="0026246D" w:rsidRDefault="0026246D">
      <w:pPr>
        <w:pStyle w:val="CommentText"/>
      </w:pPr>
      <w:r>
        <w:rPr>
          <w:rStyle w:val="CommentReference"/>
        </w:rPr>
        <w:annotationRef/>
      </w:r>
      <w:r>
        <w:t>I’ll throw in a couple of potential reviewer suggestions (muscle/exercise guys who have done a bunch of mTOR stuff):</w:t>
      </w:r>
    </w:p>
    <w:p w14:paraId="744ABDC4" w14:textId="725EF200" w:rsidR="0026246D" w:rsidRDefault="0026246D">
      <w:pPr>
        <w:pStyle w:val="CommentText"/>
      </w:pPr>
      <w:r>
        <w:t>Craig Goodman</w:t>
      </w:r>
    </w:p>
    <w:p w14:paraId="748E111C" w14:textId="100A5837" w:rsidR="0026246D" w:rsidRDefault="0026246D">
      <w:pPr>
        <w:pStyle w:val="CommentText"/>
      </w:pPr>
      <w:r>
        <w:t>Troy Hornberger</w:t>
      </w:r>
    </w:p>
    <w:p w14:paraId="0AE3FEF8" w14:textId="613069BA" w:rsidR="0026246D" w:rsidRDefault="0026246D">
      <w:pPr>
        <w:pStyle w:val="CommentText"/>
      </w:pPr>
    </w:p>
    <w:p w14:paraId="1621F271" w14:textId="3B0CC768" w:rsidR="0026246D" w:rsidRDefault="0026246D">
      <w:pPr>
        <w:pStyle w:val="CommentText"/>
      </w:pPr>
    </w:p>
  </w:comment>
  <w:comment w:id="2" w:author="Erin Stephenson" w:date="2019-03-14T13:11:00Z" w:initials="EJS">
    <w:p w14:paraId="4FE63058" w14:textId="290AC1D7" w:rsidR="0026246D" w:rsidRDefault="0026246D">
      <w:pPr>
        <w:pStyle w:val="CommentText"/>
      </w:pPr>
      <w:r>
        <w:rPr>
          <w:rStyle w:val="CommentReference"/>
        </w:rPr>
        <w:annotationRef/>
      </w:r>
      <w:r>
        <w:t xml:space="preserve">I </w:t>
      </w:r>
      <w:proofErr w:type="spellStart"/>
      <w:r>
        <w:t>kinda</w:t>
      </w:r>
      <w:proofErr w:type="spellEnd"/>
      <w:r>
        <w:t xml:space="preserve"> feel like we could drop the aging stuff from this paper. Thoughts?</w:t>
      </w:r>
    </w:p>
  </w:comment>
  <w:comment w:id="3" w:author="Dave Bridges" w:date="2019-05-16T18:07:00Z" w:initials="DB">
    <w:p w14:paraId="321626E1" w14:textId="6AA450D0" w:rsidR="0026246D" w:rsidRDefault="0026246D">
      <w:pPr>
        <w:pStyle w:val="CommentText"/>
      </w:pPr>
      <w:r>
        <w:rPr>
          <w:rStyle w:val="CommentReference"/>
        </w:rPr>
        <w:annotationRef/>
      </w:r>
      <w:r>
        <w:t xml:space="preserve">I still think we should keep it because I </w:t>
      </w:r>
      <w:proofErr w:type="spellStart"/>
      <w:proofErr w:type="gramStart"/>
      <w:r>
        <w:t>cant</w:t>
      </w:r>
      <w:proofErr w:type="spellEnd"/>
      <w:proofErr w:type="gramEnd"/>
      <w:r>
        <w:t xml:space="preserve"> imagine publishing it standalone, plus it’s a pretty important finding.</w:t>
      </w:r>
    </w:p>
  </w:comment>
  <w:comment w:id="4" w:author="Dave Bridges" w:date="2018-08-15T13:05:00Z" w:initials="DB">
    <w:p w14:paraId="7A793280" w14:textId="2EF25560" w:rsidR="0026246D" w:rsidRDefault="0026246D">
      <w:pPr>
        <w:pStyle w:val="CommentText"/>
      </w:pPr>
      <w:r>
        <w:rPr>
          <w:rStyle w:val="CommentReference"/>
        </w:rPr>
        <w:annotationRef/>
      </w:r>
      <w:r>
        <w:t>DS: Do you want to use a middle initial?</w:t>
      </w:r>
    </w:p>
  </w:comment>
  <w:comment w:id="6" w:author="Stephenson, Erin" w:date="2019-04-10T14:22:00Z" w:initials="SE">
    <w:p w14:paraId="254818DA" w14:textId="267E39E1" w:rsidR="0026246D" w:rsidRDefault="0026246D">
      <w:pPr>
        <w:pStyle w:val="CommentText"/>
      </w:pPr>
      <w:r>
        <w:rPr>
          <w:rStyle w:val="CommentReference"/>
        </w:rPr>
        <w:annotationRef/>
      </w:r>
      <w:r>
        <w:t xml:space="preserve">I’m pretty happy with the intro. Let’s check we’ve included all the appropriate references and then I think this section is done. </w:t>
      </w:r>
    </w:p>
  </w:comment>
  <w:comment w:id="30" w:author="Dave Bridges" w:date="2015-09-11T08:32:00Z" w:initials="DB">
    <w:p w14:paraId="780C7A5B" w14:textId="4D228BDB" w:rsidR="0026246D" w:rsidRDefault="0026246D">
      <w:pPr>
        <w:pStyle w:val="CommentText"/>
      </w:pPr>
      <w:r>
        <w:rPr>
          <w:rStyle w:val="CommentReference"/>
        </w:rPr>
        <w:annotationRef/>
      </w:r>
      <w:proofErr w:type="spellStart"/>
      <w:r>
        <w:t>JeAnna</w:t>
      </w:r>
      <w:proofErr w:type="spellEnd"/>
      <w:r>
        <w:t xml:space="preserve"> can you find out the stock number for the normal chow diets</w:t>
      </w:r>
    </w:p>
    <w:p w14:paraId="31DF44DF" w14:textId="77777777" w:rsidR="0026246D" w:rsidRDefault="0026246D">
      <w:pPr>
        <w:pStyle w:val="CommentText"/>
      </w:pPr>
    </w:p>
  </w:comment>
  <w:comment w:id="31" w:author="Stephenson, Erin" w:date="2019-04-10T14:27:00Z" w:initials="SE">
    <w:p w14:paraId="6FDEB99D" w14:textId="4CEAD6CE" w:rsidR="0026246D" w:rsidRDefault="0026246D" w:rsidP="00415CEB">
      <w:pPr>
        <w:rPr>
          <w:rFonts w:eastAsia="Times New Roman"/>
        </w:rPr>
      </w:pPr>
      <w:r>
        <w:rPr>
          <w:rStyle w:val="CommentReference"/>
        </w:rPr>
        <w:annotationRef/>
      </w:r>
      <w:r>
        <w:rPr>
          <w:rFonts w:eastAsia="Times New Roman"/>
        </w:rPr>
        <w:t xml:space="preserve">FYI, </w:t>
      </w:r>
      <w:proofErr w:type="spellStart"/>
      <w:r>
        <w:rPr>
          <w:rFonts w:eastAsia="Times New Roman"/>
        </w:rPr>
        <w:t>Envigo</w:t>
      </w:r>
      <w:proofErr w:type="spellEnd"/>
      <w:r>
        <w:rPr>
          <w:rFonts w:eastAsia="Times New Roman"/>
        </w:rPr>
        <w:t xml:space="preserve"> (</w:t>
      </w:r>
      <w:proofErr w:type="spellStart"/>
      <w:r>
        <w:rPr>
          <w:rFonts w:eastAsia="Times New Roman"/>
        </w:rPr>
        <w:t>Teklad</w:t>
      </w:r>
      <w:proofErr w:type="spellEnd"/>
      <w:r>
        <w:rPr>
          <w:rFonts w:eastAsia="Times New Roman"/>
        </w:rPr>
        <w:t xml:space="preserve"> #7912) is the standard mouse diet used at UTHSC.</w:t>
      </w:r>
    </w:p>
    <w:p w14:paraId="75E1C03B" w14:textId="709885BA" w:rsidR="0026246D" w:rsidRDefault="0026246D">
      <w:pPr>
        <w:pStyle w:val="CommentText"/>
      </w:pPr>
    </w:p>
  </w:comment>
  <w:comment w:id="45" w:author="Stephenson, Erin" w:date="2019-05-01T09:46:00Z" w:initials="SE">
    <w:p w14:paraId="1A021874" w14:textId="04C28ADE" w:rsidR="0026246D" w:rsidRDefault="0026246D" w:rsidP="00A7173B">
      <w:pPr>
        <w:pStyle w:val="CommentText"/>
      </w:pPr>
      <w:r>
        <w:rPr>
          <w:rStyle w:val="CommentReference"/>
        </w:rPr>
        <w:annotationRef/>
      </w:r>
      <w:r>
        <w:t xml:space="preserve">Dave, I would present these results figures a bit differently. First, the column graphs in 1B depict VO2 (Side note: the units aren’t normalized to lean mass- am I correct? The text here says they were normalized to lean (now deleted),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is a bit inconsistent to graph the data for one set of mice one way (VO2 in columns) and another set of mice differently (EE as a line graph), when you’re reporting the same metric. </w:t>
      </w:r>
    </w:p>
    <w:p w14:paraId="1EADAE49" w14:textId="0803EF5B" w:rsidR="0026246D" w:rsidRDefault="0026246D">
      <w:pPr>
        <w:pStyle w:val="CommentText"/>
      </w:pPr>
    </w:p>
  </w:comment>
  <w:comment w:id="46" w:author="Dave Bridges" w:date="2019-05-17T13:28:00Z" w:initials="DB">
    <w:p w14:paraId="594F5020" w14:textId="055EF6A8" w:rsidR="0026246D" w:rsidRDefault="0026246D">
      <w:pPr>
        <w:pStyle w:val="CommentText"/>
      </w:pPr>
      <w:r>
        <w:rPr>
          <w:rStyle w:val="CommentReference"/>
        </w:rPr>
        <w:annotationRef/>
      </w:r>
      <w:r>
        <w:t xml:space="preserve">Ok I changed it to heat in 1B, I think that works.  I have the regressions against LBM (which we can include in the supplement, but are accounted for in the mixed linear models).  I made that </w:t>
      </w:r>
      <w:proofErr w:type="gramStart"/>
      <w:r>
        <w:t>more clear</w:t>
      </w:r>
      <w:proofErr w:type="gramEnd"/>
      <w:r>
        <w:t xml:space="preserve"> here.  We can include all the regressions, but I worry that it </w:t>
      </w:r>
      <w:proofErr w:type="spellStart"/>
      <w:r>
        <w:t>dosent</w:t>
      </w:r>
      <w:proofErr w:type="spellEnd"/>
      <w:r>
        <w:t xml:space="preserve"> add much, since in all these cases lean masses were really stable.</w:t>
      </w:r>
    </w:p>
  </w:comment>
  <w:comment w:id="53" w:author="Stephenson, Erin" w:date="2019-04-10T14:32:00Z" w:initials="SE">
    <w:p w14:paraId="444F33E0" w14:textId="0B89C05F" w:rsidR="0026246D" w:rsidRDefault="0026246D">
      <w:pPr>
        <w:pStyle w:val="CommentText"/>
      </w:pPr>
      <w:r>
        <w:rPr>
          <w:rStyle w:val="CommentReference"/>
        </w:rPr>
        <w:annotationRef/>
      </w:r>
      <w:r>
        <w:t>Need to double check that we used quad, but we should make sure to include which muscles we used for each assay.</w:t>
      </w:r>
    </w:p>
  </w:comment>
  <w:comment w:id="54" w:author="Dave Bridges" w:date="2019-03-04T10:18:00Z" w:initials="DB">
    <w:p w14:paraId="695813AD" w14:textId="7FD12BA0" w:rsidR="0026246D" w:rsidRDefault="0026246D">
      <w:pPr>
        <w:pStyle w:val="CommentText"/>
      </w:pPr>
      <w:r>
        <w:rPr>
          <w:rStyle w:val="CommentReference"/>
        </w:rPr>
        <w:annotationRef/>
      </w:r>
      <w:r>
        <w:t>Update with antibodies and RRIDs</w:t>
      </w:r>
    </w:p>
  </w:comment>
  <w:comment w:id="55" w:author="Stephenson, Erin" w:date="2019-04-10T14:34:00Z" w:initials="SE">
    <w:p w14:paraId="51E6E859" w14:textId="367EBF54" w:rsidR="0026246D" w:rsidRDefault="0026246D">
      <w:pPr>
        <w:pStyle w:val="CommentText"/>
      </w:pPr>
      <w:r>
        <w:rPr>
          <w:rStyle w:val="CommentReference"/>
        </w:rPr>
        <w:annotationRef/>
      </w:r>
      <w:r>
        <w:t>Check muscle used to confirm</w:t>
      </w:r>
    </w:p>
  </w:comment>
  <w:comment w:id="56" w:author="Dave Bridges" w:date="2019-03-04T10:30:00Z" w:initials="DB">
    <w:p w14:paraId="1B8ECEAF" w14:textId="460A86D2" w:rsidR="0026246D" w:rsidRDefault="0026246D">
      <w:pPr>
        <w:pStyle w:val="CommentText"/>
      </w:pPr>
      <w:r>
        <w:rPr>
          <w:rStyle w:val="CommentReference"/>
        </w:rPr>
        <w:annotationRef/>
      </w:r>
      <w:r>
        <w:t>Quynh please add the accession number for this study</w:t>
      </w:r>
    </w:p>
  </w:comment>
  <w:comment w:id="92" w:author="Erin Stephenson" w:date="2019-03-11T15:07:00Z" w:initials="EJS">
    <w:p w14:paraId="23DBC50F" w14:textId="18B08ACA" w:rsidR="0026246D" w:rsidRDefault="0026246D">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112" w:author="Stephenson, Erin" w:date="2019-05-01T15:00:00Z" w:initials="SE">
    <w:p w14:paraId="669BB81F" w14:textId="01691FE7" w:rsidR="0026246D" w:rsidRDefault="0026246D">
      <w:pPr>
        <w:pStyle w:val="CommentText"/>
      </w:pPr>
      <w:r>
        <w:rPr>
          <w:rStyle w:val="CommentReference"/>
        </w:rPr>
        <w:annotationRef/>
      </w:r>
      <w:r>
        <w:t>Dave, do you think we need a figure for protein synthesis genes?</w:t>
      </w:r>
    </w:p>
  </w:comment>
  <w:comment w:id="113" w:author="Dave Bridges" w:date="2019-05-17T18:11:00Z" w:initials="DB">
    <w:p w14:paraId="5EB3F5C0" w14:textId="73DC61AB" w:rsidR="00680BDA" w:rsidRDefault="00680BDA">
      <w:pPr>
        <w:pStyle w:val="CommentText"/>
      </w:pPr>
      <w:r>
        <w:rPr>
          <w:rStyle w:val="CommentReference"/>
        </w:rPr>
        <w:annotationRef/>
      </w:r>
      <w:r>
        <w:t xml:space="preserve">Probably not.  </w:t>
      </w:r>
      <w:proofErr w:type="spellStart"/>
      <w:r>
        <w:t>Its</w:t>
      </w:r>
      <w:proofErr w:type="spellEnd"/>
      <w:r>
        <w:t xml:space="preserve"> in the supplementary table</w:t>
      </w:r>
    </w:p>
  </w:comment>
  <w:comment w:id="115" w:author="Stephenson, Erin" w:date="2019-05-01T14:57:00Z" w:initials="SE">
    <w:p w14:paraId="31A09D8A" w14:textId="7AB75744" w:rsidR="0026246D" w:rsidRDefault="0026246D">
      <w:pPr>
        <w:pStyle w:val="CommentText"/>
      </w:pPr>
      <w:r>
        <w:rPr>
          <w:rStyle w:val="CommentReference"/>
        </w:rPr>
        <w:annotationRef/>
      </w:r>
      <w:r>
        <w:t xml:space="preserve">I went back and checked and Cd36 wasn’t significantly different </w:t>
      </w:r>
      <w:proofErr w:type="spellStart"/>
      <w:r>
        <w:t>padj</w:t>
      </w:r>
      <w:proofErr w:type="spellEnd"/>
      <w:r>
        <w:t xml:space="preserve">=0.0196. I also added FATP1 (Slc27a1) to the figure, it was slightly down, almost significant </w:t>
      </w:r>
      <w:proofErr w:type="spellStart"/>
      <w:r>
        <w:t>padj</w:t>
      </w:r>
      <w:proofErr w:type="spellEnd"/>
      <w:r>
        <w:t>=0.055</w:t>
      </w:r>
    </w:p>
  </w:comment>
  <w:comment w:id="116" w:author="Dave Bridges" w:date="2019-05-17T18:12:00Z" w:initials="DB">
    <w:p w14:paraId="689BC50B" w14:textId="77241D97" w:rsidR="00680BDA" w:rsidRDefault="00680BDA">
      <w:pPr>
        <w:pStyle w:val="CommentText"/>
      </w:pPr>
      <w:r>
        <w:rPr>
          <w:rStyle w:val="CommentReference"/>
        </w:rPr>
        <w:annotationRef/>
      </w:r>
      <w:proofErr w:type="spellStart"/>
      <w:r>
        <w:t>Im</w:t>
      </w:r>
      <w:proofErr w:type="spellEnd"/>
      <w:r>
        <w:t xml:space="preserve"> confused, by our alpha 0.0196 is still significant.</w:t>
      </w:r>
    </w:p>
  </w:comment>
  <w:comment w:id="135" w:author="Stephenson, Erin" w:date="2019-05-02T11:01:00Z" w:initials="SE">
    <w:p w14:paraId="4BD8A8F6" w14:textId="4213AA51" w:rsidR="0026246D" w:rsidRDefault="0026246D" w:rsidP="001925FF">
      <w:pPr>
        <w:pStyle w:val="CommentText"/>
      </w:pPr>
      <w:r>
        <w:rPr>
          <w:rStyle w:val="CommentReference"/>
        </w:rPr>
        <w:annotationRef/>
      </w:r>
      <w:r>
        <w:t>Dave, do you think we need to include protein quantification for the westerns? Do we also have protein data for SERCA2?</w:t>
      </w:r>
    </w:p>
    <w:p w14:paraId="51D6D17D" w14:textId="77777777" w:rsidR="0026246D" w:rsidRDefault="0026246D" w:rsidP="001925FF">
      <w:pPr>
        <w:pStyle w:val="CommentText"/>
      </w:pPr>
    </w:p>
    <w:p w14:paraId="5ED3A013" w14:textId="5A06C15A" w:rsidR="0026246D" w:rsidRDefault="0026246D">
      <w:pPr>
        <w:pStyle w:val="CommentText"/>
      </w:pPr>
    </w:p>
  </w:comment>
  <w:comment w:id="136" w:author="Dave Bridges" w:date="2019-05-16T18:34:00Z" w:initials="DB">
    <w:p w14:paraId="29A0F121" w14:textId="77F91D82" w:rsidR="0026246D" w:rsidRDefault="0026246D">
      <w:pPr>
        <w:pStyle w:val="CommentText"/>
      </w:pPr>
      <w:r>
        <w:rPr>
          <w:rStyle w:val="CommentReference"/>
        </w:rPr>
        <w:annotationRef/>
      </w:r>
      <w:r>
        <w:t xml:space="preserve">This </w:t>
      </w:r>
      <w:proofErr w:type="gramStart"/>
      <w:r>
        <w:t>4.1 fold</w:t>
      </w:r>
      <w:proofErr w:type="gramEnd"/>
      <w:r>
        <w:t xml:space="preserve"> was the quantification, I guess you might mean the bar graph.  </w:t>
      </w:r>
      <w:proofErr w:type="spellStart"/>
      <w:proofErr w:type="gramStart"/>
      <w:r>
        <w:t>Lets</w:t>
      </w:r>
      <w:proofErr w:type="spellEnd"/>
      <w:proofErr w:type="gramEnd"/>
      <w:r>
        <w:t xml:space="preserve"> leave out for now, since we say it in the text</w:t>
      </w:r>
    </w:p>
  </w:comment>
  <w:comment w:id="165" w:author="Dave Bridges" w:date="2019-05-16T18:36:00Z" w:initials="DB">
    <w:p w14:paraId="2BFEF425" w14:textId="5403CCAE" w:rsidR="0026246D" w:rsidRDefault="0026246D">
      <w:pPr>
        <w:pStyle w:val="CommentText"/>
      </w:pPr>
      <w:r>
        <w:rPr>
          <w:rStyle w:val="CommentReference"/>
        </w:rPr>
        <w:annotationRef/>
      </w:r>
      <w:r>
        <w:t>I took this out, that is what the ranges say, but in our context, I don’t know that it makes sense to have a &gt;100% reduction in mortality.</w:t>
      </w:r>
    </w:p>
  </w:comment>
  <w:comment w:id="170" w:author="Dave Bridges" w:date="2019-03-19T13:38:00Z" w:initials="DB">
    <w:p w14:paraId="7BF756EE" w14:textId="46C9441E" w:rsidR="0026246D" w:rsidRDefault="0026246D">
      <w:pPr>
        <w:pStyle w:val="CommentText"/>
      </w:pPr>
      <w:r>
        <w:rPr>
          <w:rStyle w:val="CommentReference"/>
        </w:rPr>
        <w:annotationRef/>
      </w:r>
      <w:r>
        <w:t>A little confused about this, could also talk about how ER dysfunction could drive mitochondrial problems.</w:t>
      </w:r>
    </w:p>
    <w:p w14:paraId="006553F3" w14:textId="77777777" w:rsidR="0026246D" w:rsidRDefault="0026246D">
      <w:pPr>
        <w:pStyle w:val="CommentText"/>
      </w:pPr>
    </w:p>
  </w:comment>
  <w:comment w:id="171" w:author="Stephenson, Erin" w:date="2019-05-01T16:10:00Z" w:initials="SE">
    <w:p w14:paraId="35DD4BB9" w14:textId="1898736B" w:rsidR="0026246D" w:rsidRDefault="0026246D">
      <w:pPr>
        <w:pStyle w:val="CommentText"/>
      </w:pPr>
      <w:r>
        <w:rPr>
          <w:rStyle w:val="CommentReference"/>
        </w:rPr>
        <w:annotationRef/>
      </w:r>
      <w:r>
        <w:t xml:space="preserve">I think what I was trying to say was that maybe the mitochondria are dysfunctional despite the increased oxidative enzyme abundance. Perhaps sarcolipin driven uncoupling is due to problems in the mitochondria, like, maybe they aren’t buffering Ca2+ effectively and so it isn’t a direct effect of mTORC1 activation but a compensatory response to defective mitochondria.  </w:t>
      </w:r>
    </w:p>
  </w:comment>
  <w:comment w:id="179" w:author="Erin Stephenson" w:date="2019-03-13T21:37:00Z" w:initials="EJS">
    <w:p w14:paraId="16A21FEA" w14:textId="02ADE046" w:rsidR="0026246D" w:rsidRDefault="0026246D">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180" w:author="Dave Bridges" w:date="2019-03-19T13:40:00Z" w:initials="DB">
    <w:p w14:paraId="59C5633C" w14:textId="458FB071" w:rsidR="0026246D" w:rsidRDefault="0026246D">
      <w:pPr>
        <w:pStyle w:val="CommentText"/>
      </w:pPr>
      <w:r>
        <w:rPr>
          <w:rStyle w:val="CommentReference"/>
        </w:rPr>
        <w:annotationRef/>
      </w:r>
      <w:r>
        <w:t>Could be we present this as “Some limitations of this study” and move it to the end</w:t>
      </w:r>
    </w:p>
  </w:comment>
  <w:comment w:id="187" w:author="Dave Bridges" w:date="2015-09-08T08:54:00Z" w:initials="DB">
    <w:p w14:paraId="4C23780D" w14:textId="23A09C42" w:rsidR="0026246D" w:rsidRDefault="0026246D">
      <w:pPr>
        <w:pStyle w:val="CommentText"/>
      </w:pPr>
      <w:r>
        <w:rPr>
          <w:rStyle w:val="CommentReference"/>
        </w:rPr>
        <w:annotationRef/>
      </w:r>
      <w:r>
        <w:t>Alan, which grant(s) do you want to use here?</w:t>
      </w:r>
    </w:p>
  </w:comment>
  <w:comment w:id="188" w:author="Dave Bridges" w:date="2019-02-28T14:34:00Z" w:initials="DB">
    <w:p w14:paraId="4673376A" w14:textId="6E675161" w:rsidR="0026246D" w:rsidRDefault="0026246D">
      <w:pPr>
        <w:pStyle w:val="CommentText"/>
      </w:pPr>
      <w:r>
        <w:rPr>
          <w:rStyle w:val="CommentReference"/>
        </w:rPr>
        <w:annotationRef/>
      </w:r>
      <w:r>
        <w:t>Need to add asterisks</w:t>
      </w:r>
    </w:p>
  </w:comment>
  <w:comment w:id="189" w:author="Erin Stephenson" w:date="2019-03-14T13:13:00Z" w:initials="EJS">
    <w:p w14:paraId="42DEC339" w14:textId="66DB51BF" w:rsidR="0026246D" w:rsidRDefault="0026246D">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4FE63058" w15:done="0"/>
  <w15:commentEx w15:paraId="321626E1" w15:paraIdParent="4FE63058" w15:done="0"/>
  <w15:commentEx w15:paraId="7A793280" w15:done="0"/>
  <w15:commentEx w15:paraId="254818DA" w15:done="0"/>
  <w15:commentEx w15:paraId="31DF44DF" w15:done="0"/>
  <w15:commentEx w15:paraId="75E1C03B" w15:paraIdParent="31DF44DF" w15:done="0"/>
  <w15:commentEx w15:paraId="1EADAE49" w15:done="0"/>
  <w15:commentEx w15:paraId="594F5020" w15:paraIdParent="1EADAE49" w15:done="0"/>
  <w15:commentEx w15:paraId="444F33E0" w15:done="0"/>
  <w15:commentEx w15:paraId="695813AD" w15:done="0"/>
  <w15:commentEx w15:paraId="51E6E859" w15:done="0"/>
  <w15:commentEx w15:paraId="1B8ECEAF" w15:done="0"/>
  <w15:commentEx w15:paraId="23DBC50F" w15:done="0"/>
  <w15:commentEx w15:paraId="669BB81F" w15:done="0"/>
  <w15:commentEx w15:paraId="5EB3F5C0" w15:paraIdParent="669BB81F" w15:done="0"/>
  <w15:commentEx w15:paraId="31A09D8A" w15:done="0"/>
  <w15:commentEx w15:paraId="689BC50B" w15:paraIdParent="31A09D8A" w15:done="0"/>
  <w15:commentEx w15:paraId="5ED3A013" w15:done="0"/>
  <w15:commentEx w15:paraId="29A0F121" w15:paraIdParent="5ED3A013" w15:done="0"/>
  <w15:commentEx w15:paraId="2BFEF425" w15:done="0"/>
  <w15:commentEx w15:paraId="006553F3" w15:done="0"/>
  <w15:commentEx w15:paraId="35DD4BB9" w15:paraIdParent="006553F3" w15:done="0"/>
  <w15:commentEx w15:paraId="16A21FEA" w15:done="0"/>
  <w15:commentEx w15:paraId="59C5633C" w15:paraIdParent="16A21FEA" w15:done="0"/>
  <w15:commentEx w15:paraId="4C23780D" w15:done="0"/>
  <w15:commentEx w15:paraId="4673376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4FE63058" w16cid:durableId="2039DAD4"/>
  <w16cid:commentId w16cid:paraId="321626E1" w16cid:durableId="20882557"/>
  <w16cid:commentId w16cid:paraId="7A793280" w16cid:durableId="1F1EA389"/>
  <w16cid:commentId w16cid:paraId="254818DA" w16cid:durableId="2088251B"/>
  <w16cid:commentId w16cid:paraId="31DF44DF" w16cid:durableId="2088251F"/>
  <w16cid:commentId w16cid:paraId="75E1C03B" w16cid:durableId="20882520"/>
  <w16cid:commentId w16cid:paraId="1EADAE49" w16cid:durableId="20882526"/>
  <w16cid:commentId w16cid:paraId="594F5020" w16cid:durableId="2089358A"/>
  <w16cid:commentId w16cid:paraId="444F33E0" w16cid:durableId="20882527"/>
  <w16cid:commentId w16cid:paraId="695813AD" w16cid:durableId="20277A04"/>
  <w16cid:commentId w16cid:paraId="51E6E859" w16cid:durableId="20882529"/>
  <w16cid:commentId w16cid:paraId="1B8ECEAF" w16cid:durableId="20277CB8"/>
  <w16cid:commentId w16cid:paraId="23DBC50F" w16cid:durableId="2039DAF7"/>
  <w16cid:commentId w16cid:paraId="669BB81F" w16cid:durableId="20882531"/>
  <w16cid:commentId w16cid:paraId="5EB3F5C0" w16cid:durableId="208977E7"/>
  <w16cid:commentId w16cid:paraId="31A09D8A" w16cid:durableId="20882532"/>
  <w16cid:commentId w16cid:paraId="689BC50B" w16cid:durableId="208977FA"/>
  <w16cid:commentId w16cid:paraId="5ED3A013" w16cid:durableId="20882534"/>
  <w16cid:commentId w16cid:paraId="29A0F121" w16cid:durableId="20882BB7"/>
  <w16cid:commentId w16cid:paraId="2BFEF425" w16cid:durableId="20882C2A"/>
  <w16cid:commentId w16cid:paraId="006553F3" w16cid:durableId="20882536"/>
  <w16cid:commentId w16cid:paraId="35DD4BB9" w16cid:durableId="20882537"/>
  <w16cid:commentId w16cid:paraId="16A21FEA" w16cid:durableId="2039DB16"/>
  <w16cid:commentId w16cid:paraId="59C5633C" w16cid:durableId="203B6FE6"/>
  <w16cid:commentId w16cid:paraId="4C23780D" w16cid:durableId="1F1E93EA"/>
  <w16cid:commentId w16cid:paraId="4673376A" w16cid:durableId="20226FEB"/>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A62BA6" w14:textId="77777777" w:rsidR="006C5277" w:rsidRDefault="006C5277" w:rsidP="00907F04">
      <w:r>
        <w:separator/>
      </w:r>
    </w:p>
  </w:endnote>
  <w:endnote w:type="continuationSeparator" w:id="0">
    <w:p w14:paraId="0079E808" w14:textId="77777777" w:rsidR="006C5277" w:rsidRDefault="006C5277"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246D" w:rsidRDefault="0026246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246D" w:rsidRDefault="002624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246D" w:rsidRDefault="0026246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493E31A3" w14:textId="77777777" w:rsidR="0026246D" w:rsidRDefault="002624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261B7" w14:textId="77777777" w:rsidR="006C5277" w:rsidRDefault="006C5277" w:rsidP="00907F04">
      <w:r>
        <w:separator/>
      </w:r>
    </w:p>
  </w:footnote>
  <w:footnote w:type="continuationSeparator" w:id="0">
    <w:p w14:paraId="112A5434" w14:textId="77777777" w:rsidR="006C5277" w:rsidRDefault="006C5277"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Erin Stephenson">
    <w15:presenceInfo w15:providerId="None" w15:userId="Erin Stephe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078F8"/>
    <w:rsid w:val="00010A8C"/>
    <w:rsid w:val="00012967"/>
    <w:rsid w:val="00012F08"/>
    <w:rsid w:val="00016504"/>
    <w:rsid w:val="00017F8A"/>
    <w:rsid w:val="00020F42"/>
    <w:rsid w:val="00023E0F"/>
    <w:rsid w:val="00024386"/>
    <w:rsid w:val="00026298"/>
    <w:rsid w:val="000325F7"/>
    <w:rsid w:val="0003756B"/>
    <w:rsid w:val="00037C8C"/>
    <w:rsid w:val="00040A63"/>
    <w:rsid w:val="00041C32"/>
    <w:rsid w:val="00041ED7"/>
    <w:rsid w:val="00044765"/>
    <w:rsid w:val="0004527C"/>
    <w:rsid w:val="0004786A"/>
    <w:rsid w:val="00050078"/>
    <w:rsid w:val="00050159"/>
    <w:rsid w:val="000529E0"/>
    <w:rsid w:val="00053F9A"/>
    <w:rsid w:val="00062D30"/>
    <w:rsid w:val="00063666"/>
    <w:rsid w:val="00063E75"/>
    <w:rsid w:val="00065375"/>
    <w:rsid w:val="000654BB"/>
    <w:rsid w:val="00065538"/>
    <w:rsid w:val="000655C9"/>
    <w:rsid w:val="0006561D"/>
    <w:rsid w:val="00065C1C"/>
    <w:rsid w:val="00066817"/>
    <w:rsid w:val="000711BE"/>
    <w:rsid w:val="000739C0"/>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1A61"/>
    <w:rsid w:val="000C2BF5"/>
    <w:rsid w:val="000C5F3E"/>
    <w:rsid w:val="000C6C34"/>
    <w:rsid w:val="000C70E0"/>
    <w:rsid w:val="000D0D6B"/>
    <w:rsid w:val="000D2A60"/>
    <w:rsid w:val="000D52B5"/>
    <w:rsid w:val="000D7DED"/>
    <w:rsid w:val="000E1B13"/>
    <w:rsid w:val="000E292D"/>
    <w:rsid w:val="000E3FEC"/>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1E04"/>
    <w:rsid w:val="00111E5E"/>
    <w:rsid w:val="00112FF8"/>
    <w:rsid w:val="00113599"/>
    <w:rsid w:val="001137DF"/>
    <w:rsid w:val="00113DDD"/>
    <w:rsid w:val="0011510C"/>
    <w:rsid w:val="00116C5F"/>
    <w:rsid w:val="001174FB"/>
    <w:rsid w:val="00120BB9"/>
    <w:rsid w:val="00121801"/>
    <w:rsid w:val="00123A01"/>
    <w:rsid w:val="00126C14"/>
    <w:rsid w:val="00135321"/>
    <w:rsid w:val="001358F8"/>
    <w:rsid w:val="00136D4C"/>
    <w:rsid w:val="00136E09"/>
    <w:rsid w:val="00140E42"/>
    <w:rsid w:val="0014276B"/>
    <w:rsid w:val="0014290F"/>
    <w:rsid w:val="001510C9"/>
    <w:rsid w:val="00151F74"/>
    <w:rsid w:val="001534F6"/>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4574"/>
    <w:rsid w:val="00185A83"/>
    <w:rsid w:val="0018769C"/>
    <w:rsid w:val="00190F17"/>
    <w:rsid w:val="001925FF"/>
    <w:rsid w:val="00193754"/>
    <w:rsid w:val="00194ECE"/>
    <w:rsid w:val="001963ED"/>
    <w:rsid w:val="00197D3F"/>
    <w:rsid w:val="001A3C42"/>
    <w:rsid w:val="001A6A7C"/>
    <w:rsid w:val="001A6B81"/>
    <w:rsid w:val="001A6BE0"/>
    <w:rsid w:val="001A7E83"/>
    <w:rsid w:val="001B0883"/>
    <w:rsid w:val="001B3936"/>
    <w:rsid w:val="001B5133"/>
    <w:rsid w:val="001B6F0D"/>
    <w:rsid w:val="001B71B5"/>
    <w:rsid w:val="001B7CBE"/>
    <w:rsid w:val="001B7D99"/>
    <w:rsid w:val="001C1311"/>
    <w:rsid w:val="001C3ACF"/>
    <w:rsid w:val="001C6BCC"/>
    <w:rsid w:val="001D06A0"/>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4D2D"/>
    <w:rsid w:val="00205F41"/>
    <w:rsid w:val="002127EF"/>
    <w:rsid w:val="002134DF"/>
    <w:rsid w:val="00216640"/>
    <w:rsid w:val="0021683F"/>
    <w:rsid w:val="00217BA9"/>
    <w:rsid w:val="0022184C"/>
    <w:rsid w:val="00221DBF"/>
    <w:rsid w:val="00224477"/>
    <w:rsid w:val="0022606C"/>
    <w:rsid w:val="00227168"/>
    <w:rsid w:val="002274D7"/>
    <w:rsid w:val="00232F5F"/>
    <w:rsid w:val="0023334D"/>
    <w:rsid w:val="00237F34"/>
    <w:rsid w:val="0024205C"/>
    <w:rsid w:val="00245445"/>
    <w:rsid w:val="002470AA"/>
    <w:rsid w:val="00247862"/>
    <w:rsid w:val="00250F5B"/>
    <w:rsid w:val="00252048"/>
    <w:rsid w:val="00256914"/>
    <w:rsid w:val="00260872"/>
    <w:rsid w:val="002613DA"/>
    <w:rsid w:val="0026246D"/>
    <w:rsid w:val="002638F5"/>
    <w:rsid w:val="002648CF"/>
    <w:rsid w:val="00264C84"/>
    <w:rsid w:val="00266DA2"/>
    <w:rsid w:val="00270561"/>
    <w:rsid w:val="00270732"/>
    <w:rsid w:val="00271C69"/>
    <w:rsid w:val="002748C8"/>
    <w:rsid w:val="00275E69"/>
    <w:rsid w:val="0028395B"/>
    <w:rsid w:val="00285248"/>
    <w:rsid w:val="0029157D"/>
    <w:rsid w:val="0029220F"/>
    <w:rsid w:val="0029391D"/>
    <w:rsid w:val="00295680"/>
    <w:rsid w:val="002961A1"/>
    <w:rsid w:val="002A27DB"/>
    <w:rsid w:val="002A3922"/>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2F2243"/>
    <w:rsid w:val="00303444"/>
    <w:rsid w:val="00303563"/>
    <w:rsid w:val="003116E9"/>
    <w:rsid w:val="00311779"/>
    <w:rsid w:val="00316486"/>
    <w:rsid w:val="00316764"/>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2D83"/>
    <w:rsid w:val="00353086"/>
    <w:rsid w:val="00353984"/>
    <w:rsid w:val="00353CAF"/>
    <w:rsid w:val="00357C70"/>
    <w:rsid w:val="00362533"/>
    <w:rsid w:val="00362E86"/>
    <w:rsid w:val="00363332"/>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6D2"/>
    <w:rsid w:val="004C5453"/>
    <w:rsid w:val="004C5CD7"/>
    <w:rsid w:val="004C6C48"/>
    <w:rsid w:val="004D0DD4"/>
    <w:rsid w:val="004D1364"/>
    <w:rsid w:val="004D290B"/>
    <w:rsid w:val="004D3C89"/>
    <w:rsid w:val="004D4201"/>
    <w:rsid w:val="004D440C"/>
    <w:rsid w:val="004D47F7"/>
    <w:rsid w:val="004D5084"/>
    <w:rsid w:val="004D7062"/>
    <w:rsid w:val="004E21CF"/>
    <w:rsid w:val="004E278F"/>
    <w:rsid w:val="004E4BB8"/>
    <w:rsid w:val="004E6B13"/>
    <w:rsid w:val="004E72EC"/>
    <w:rsid w:val="004F062C"/>
    <w:rsid w:val="004F25F8"/>
    <w:rsid w:val="004F3112"/>
    <w:rsid w:val="004F328C"/>
    <w:rsid w:val="004F3617"/>
    <w:rsid w:val="004F7AD9"/>
    <w:rsid w:val="004F7B20"/>
    <w:rsid w:val="005008B3"/>
    <w:rsid w:val="00502679"/>
    <w:rsid w:val="00502BBA"/>
    <w:rsid w:val="00504B90"/>
    <w:rsid w:val="00505753"/>
    <w:rsid w:val="0050731D"/>
    <w:rsid w:val="0050751B"/>
    <w:rsid w:val="00510897"/>
    <w:rsid w:val="00511F41"/>
    <w:rsid w:val="00512B02"/>
    <w:rsid w:val="00512BF7"/>
    <w:rsid w:val="005149B5"/>
    <w:rsid w:val="00515D25"/>
    <w:rsid w:val="00515D2C"/>
    <w:rsid w:val="00516348"/>
    <w:rsid w:val="005169CA"/>
    <w:rsid w:val="005208D2"/>
    <w:rsid w:val="0052183D"/>
    <w:rsid w:val="005246F0"/>
    <w:rsid w:val="00526B0E"/>
    <w:rsid w:val="00526CD9"/>
    <w:rsid w:val="0053186E"/>
    <w:rsid w:val="00531AD6"/>
    <w:rsid w:val="005358DD"/>
    <w:rsid w:val="00535EB6"/>
    <w:rsid w:val="005365AD"/>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B2CBA"/>
    <w:rsid w:val="005B6033"/>
    <w:rsid w:val="005D0391"/>
    <w:rsid w:val="005D36D3"/>
    <w:rsid w:val="005D4E7E"/>
    <w:rsid w:val="005D5319"/>
    <w:rsid w:val="005E0ED1"/>
    <w:rsid w:val="005E2A8A"/>
    <w:rsid w:val="005E7779"/>
    <w:rsid w:val="005E77FE"/>
    <w:rsid w:val="005F1335"/>
    <w:rsid w:val="005F1E8E"/>
    <w:rsid w:val="005F6EBE"/>
    <w:rsid w:val="005F789C"/>
    <w:rsid w:val="0060261F"/>
    <w:rsid w:val="0060356B"/>
    <w:rsid w:val="00611922"/>
    <w:rsid w:val="00611FDB"/>
    <w:rsid w:val="00620D72"/>
    <w:rsid w:val="00620F42"/>
    <w:rsid w:val="00623C92"/>
    <w:rsid w:val="0062778A"/>
    <w:rsid w:val="00631986"/>
    <w:rsid w:val="00631ABF"/>
    <w:rsid w:val="006339D8"/>
    <w:rsid w:val="00636AD6"/>
    <w:rsid w:val="006374B4"/>
    <w:rsid w:val="00641BE6"/>
    <w:rsid w:val="00642358"/>
    <w:rsid w:val="0064273C"/>
    <w:rsid w:val="00643A13"/>
    <w:rsid w:val="0064581C"/>
    <w:rsid w:val="006469A7"/>
    <w:rsid w:val="00647099"/>
    <w:rsid w:val="006506CF"/>
    <w:rsid w:val="00652649"/>
    <w:rsid w:val="00652BAC"/>
    <w:rsid w:val="00652E5B"/>
    <w:rsid w:val="00653C45"/>
    <w:rsid w:val="00654F70"/>
    <w:rsid w:val="00655FB4"/>
    <w:rsid w:val="00657018"/>
    <w:rsid w:val="00662B0A"/>
    <w:rsid w:val="006638A2"/>
    <w:rsid w:val="00663D4B"/>
    <w:rsid w:val="00665379"/>
    <w:rsid w:val="006668B8"/>
    <w:rsid w:val="00667E61"/>
    <w:rsid w:val="00672DA5"/>
    <w:rsid w:val="006740A2"/>
    <w:rsid w:val="00675B3A"/>
    <w:rsid w:val="00676964"/>
    <w:rsid w:val="00680BDA"/>
    <w:rsid w:val="006816CD"/>
    <w:rsid w:val="00681F0B"/>
    <w:rsid w:val="006821D8"/>
    <w:rsid w:val="006823FC"/>
    <w:rsid w:val="006847F1"/>
    <w:rsid w:val="006864F3"/>
    <w:rsid w:val="00686640"/>
    <w:rsid w:val="0069094C"/>
    <w:rsid w:val="00692503"/>
    <w:rsid w:val="006929D3"/>
    <w:rsid w:val="006968DB"/>
    <w:rsid w:val="00697482"/>
    <w:rsid w:val="006A182B"/>
    <w:rsid w:val="006A4F02"/>
    <w:rsid w:val="006A621A"/>
    <w:rsid w:val="006B24A7"/>
    <w:rsid w:val="006B2769"/>
    <w:rsid w:val="006B31B0"/>
    <w:rsid w:val="006B552C"/>
    <w:rsid w:val="006B5821"/>
    <w:rsid w:val="006C5190"/>
    <w:rsid w:val="006C5277"/>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2B1"/>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4B08"/>
    <w:rsid w:val="008C51BA"/>
    <w:rsid w:val="008C576E"/>
    <w:rsid w:val="008C7D3C"/>
    <w:rsid w:val="008D0B6F"/>
    <w:rsid w:val="008D469A"/>
    <w:rsid w:val="008E02A2"/>
    <w:rsid w:val="008E070C"/>
    <w:rsid w:val="008E07CF"/>
    <w:rsid w:val="008F37A7"/>
    <w:rsid w:val="008F615C"/>
    <w:rsid w:val="008F623B"/>
    <w:rsid w:val="008F69AE"/>
    <w:rsid w:val="008F7204"/>
    <w:rsid w:val="009010AA"/>
    <w:rsid w:val="00901916"/>
    <w:rsid w:val="00901963"/>
    <w:rsid w:val="00902B30"/>
    <w:rsid w:val="00905D9A"/>
    <w:rsid w:val="00906E5A"/>
    <w:rsid w:val="00907F04"/>
    <w:rsid w:val="0091078F"/>
    <w:rsid w:val="00910E93"/>
    <w:rsid w:val="009112B4"/>
    <w:rsid w:val="00912A98"/>
    <w:rsid w:val="00914681"/>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BFD"/>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B110D"/>
    <w:rsid w:val="009B4702"/>
    <w:rsid w:val="009B5A9F"/>
    <w:rsid w:val="009B5ED5"/>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17125"/>
    <w:rsid w:val="00A205FE"/>
    <w:rsid w:val="00A2077A"/>
    <w:rsid w:val="00A22235"/>
    <w:rsid w:val="00A22660"/>
    <w:rsid w:val="00A2298E"/>
    <w:rsid w:val="00A22BB0"/>
    <w:rsid w:val="00A243A3"/>
    <w:rsid w:val="00A25175"/>
    <w:rsid w:val="00A269C3"/>
    <w:rsid w:val="00A31CA8"/>
    <w:rsid w:val="00A3201B"/>
    <w:rsid w:val="00A32136"/>
    <w:rsid w:val="00A33880"/>
    <w:rsid w:val="00A33E16"/>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A0DC8"/>
    <w:rsid w:val="00AA46FC"/>
    <w:rsid w:val="00AB0EFD"/>
    <w:rsid w:val="00AB0F5C"/>
    <w:rsid w:val="00AB3D88"/>
    <w:rsid w:val="00AB4CD1"/>
    <w:rsid w:val="00AB5F98"/>
    <w:rsid w:val="00AB7544"/>
    <w:rsid w:val="00AC305E"/>
    <w:rsid w:val="00AC53AD"/>
    <w:rsid w:val="00AC73D9"/>
    <w:rsid w:val="00AC76C9"/>
    <w:rsid w:val="00AC7808"/>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367D"/>
    <w:rsid w:val="00B3409A"/>
    <w:rsid w:val="00B350F7"/>
    <w:rsid w:val="00B355DD"/>
    <w:rsid w:val="00B4027F"/>
    <w:rsid w:val="00B4185D"/>
    <w:rsid w:val="00B421EE"/>
    <w:rsid w:val="00B441ED"/>
    <w:rsid w:val="00B44CBD"/>
    <w:rsid w:val="00B4522B"/>
    <w:rsid w:val="00B457C1"/>
    <w:rsid w:val="00B508DD"/>
    <w:rsid w:val="00B509CA"/>
    <w:rsid w:val="00B53D0C"/>
    <w:rsid w:val="00B54B6B"/>
    <w:rsid w:val="00B55111"/>
    <w:rsid w:val="00B558A8"/>
    <w:rsid w:val="00B57468"/>
    <w:rsid w:val="00B57479"/>
    <w:rsid w:val="00B57AFA"/>
    <w:rsid w:val="00B6405D"/>
    <w:rsid w:val="00B7129F"/>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A7147"/>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E3A14"/>
    <w:rsid w:val="00BF115C"/>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41800"/>
    <w:rsid w:val="00C50D02"/>
    <w:rsid w:val="00C5101F"/>
    <w:rsid w:val="00C53CF6"/>
    <w:rsid w:val="00C572A8"/>
    <w:rsid w:val="00C64A2D"/>
    <w:rsid w:val="00C65B35"/>
    <w:rsid w:val="00C6712D"/>
    <w:rsid w:val="00C70855"/>
    <w:rsid w:val="00C71DF5"/>
    <w:rsid w:val="00C77B43"/>
    <w:rsid w:val="00C80094"/>
    <w:rsid w:val="00C80D58"/>
    <w:rsid w:val="00C85108"/>
    <w:rsid w:val="00C856DE"/>
    <w:rsid w:val="00C868B8"/>
    <w:rsid w:val="00C9104B"/>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688A"/>
    <w:rsid w:val="00D06907"/>
    <w:rsid w:val="00D07027"/>
    <w:rsid w:val="00D07952"/>
    <w:rsid w:val="00D14A5F"/>
    <w:rsid w:val="00D15F4B"/>
    <w:rsid w:val="00D16E1A"/>
    <w:rsid w:val="00D2057A"/>
    <w:rsid w:val="00D20A99"/>
    <w:rsid w:val="00D252D8"/>
    <w:rsid w:val="00D300E1"/>
    <w:rsid w:val="00D31BD1"/>
    <w:rsid w:val="00D33583"/>
    <w:rsid w:val="00D341CE"/>
    <w:rsid w:val="00D353F8"/>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2510"/>
    <w:rsid w:val="00D72F59"/>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46E7"/>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500D"/>
    <w:rsid w:val="00EC659A"/>
    <w:rsid w:val="00EC660F"/>
    <w:rsid w:val="00ED2BE0"/>
    <w:rsid w:val="00ED5210"/>
    <w:rsid w:val="00ED65EB"/>
    <w:rsid w:val="00ED672B"/>
    <w:rsid w:val="00ED7DEB"/>
    <w:rsid w:val="00EE0421"/>
    <w:rsid w:val="00EE118A"/>
    <w:rsid w:val="00EE24AD"/>
    <w:rsid w:val="00EE2D89"/>
    <w:rsid w:val="00EE38C0"/>
    <w:rsid w:val="00EE4515"/>
    <w:rsid w:val="00EE62F5"/>
    <w:rsid w:val="00EE675F"/>
    <w:rsid w:val="00EE6832"/>
    <w:rsid w:val="00EE7DA9"/>
    <w:rsid w:val="00EF0DB4"/>
    <w:rsid w:val="00EF2394"/>
    <w:rsid w:val="00EF57B8"/>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11C5"/>
    <w:rsid w:val="00F346A2"/>
    <w:rsid w:val="00F34736"/>
    <w:rsid w:val="00F4016C"/>
    <w:rsid w:val="00F44F22"/>
    <w:rsid w:val="00F51352"/>
    <w:rsid w:val="00F52887"/>
    <w:rsid w:val="00F54AD8"/>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95C"/>
    <w:rsid w:val="00FD2D4C"/>
    <w:rsid w:val="00FD362B"/>
    <w:rsid w:val="00FD43D2"/>
    <w:rsid w:val="00FD5D91"/>
    <w:rsid w:val="00FE087F"/>
    <w:rsid w:val="00FE1A39"/>
    <w:rsid w:val="00FE4EDB"/>
    <w:rsid w:val="00FE63C1"/>
    <w:rsid w:val="00FF01DD"/>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0C48C-1ACD-0C4C-8E3F-7B8698CB5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8</TotalTime>
  <Pages>19</Pages>
  <Words>78037</Words>
  <Characters>444812</Characters>
  <Application>Microsoft Office Word</Application>
  <DocSecurity>0</DocSecurity>
  <Lines>3706</Lines>
  <Paragraphs>104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521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83</cp:revision>
  <cp:lastPrinted>2019-03-04T18:31:00Z</cp:lastPrinted>
  <dcterms:created xsi:type="dcterms:W3CDTF">2015-07-01T16:40:00Z</dcterms:created>
  <dcterms:modified xsi:type="dcterms:W3CDTF">2019-05-17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